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Santiago Eloy Alfaro Bernate</w:t>
      </w:r>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r>
        <w:t>at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V. Michael Bo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Joseph Paradiso</w:t>
      </w:r>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Kevin Slavin</w:t>
      </w:r>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941C7">
              <w:rPr>
                <w:noProof/>
                <w:webHidden/>
              </w:rPr>
              <w:t>1</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941C7">
              <w:rPr>
                <w:noProof/>
                <w:webHidden/>
              </w:rPr>
              <w:t>2</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941C7">
              <w:rPr>
                <w:noProof/>
                <w:webHidden/>
              </w:rPr>
              <w:t>6</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941C7">
              <w:rPr>
                <w:noProof/>
                <w:webHidden/>
              </w:rPr>
              <w:t>7</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941C7">
              <w:rPr>
                <w:noProof/>
                <w:webHidden/>
              </w:rPr>
              <w:t>8</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941C7">
              <w:rPr>
                <w:noProof/>
                <w:webHidden/>
              </w:rPr>
              <w:t>16</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941C7">
              <w:rPr>
                <w:noProof/>
                <w:webHidden/>
              </w:rPr>
              <w:t>20</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941C7">
              <w:rPr>
                <w:noProof/>
                <w:webHidden/>
              </w:rPr>
              <w:t>17</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941C7">
              <w:rPr>
                <w:noProof/>
                <w:webHidden/>
              </w:rPr>
              <w:t>18</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941C7">
              <w:rPr>
                <w:noProof/>
                <w:webHidden/>
              </w:rPr>
              <w:t>22</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941C7">
              <w:rPr>
                <w:noProof/>
                <w:webHidden/>
              </w:rPr>
              <w:t>25</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941C7">
              <w:rPr>
                <w:noProof/>
                <w:webHidden/>
              </w:rPr>
              <w:t>27</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941C7">
              <w:rPr>
                <w:noProof/>
                <w:webHidden/>
              </w:rPr>
              <w:t>33</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941C7">
              <w:rPr>
                <w:noProof/>
                <w:webHidden/>
              </w:rPr>
              <w:t>37</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941C7">
              <w:rPr>
                <w:noProof/>
                <w:webHidden/>
              </w:rPr>
              <w:t>42</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D24BFF">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941C7">
              <w:rPr>
                <w:noProof/>
                <w:webHidden/>
              </w:rPr>
              <w:t>44</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941C7">
              <w:rPr>
                <w:noProof/>
                <w:webHidden/>
              </w:rPr>
              <w:t>47</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941C7">
              <w:rPr>
                <w:noProof/>
                <w:webHidden/>
              </w:rPr>
              <w:t>48</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941C7">
              <w:rPr>
                <w:noProof/>
                <w:webHidden/>
              </w:rPr>
              <w:t>56</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941C7">
              <w:rPr>
                <w:noProof/>
                <w:webHidden/>
              </w:rPr>
              <w:t>58</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941C7">
              <w:rPr>
                <w:noProof/>
                <w:webHidden/>
              </w:rPr>
              <w:t>59</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941C7">
              <w:rPr>
                <w:noProof/>
                <w:webHidden/>
              </w:rPr>
              <w:t>60</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941C7">
              <w:rPr>
                <w:noProof/>
                <w:webHidden/>
              </w:rPr>
              <w:t>63</w:t>
            </w:r>
            <w:r w:rsidR="002B10AA">
              <w:rPr>
                <w:noProof/>
                <w:webHidden/>
              </w:rPr>
              <w:fldChar w:fldCharType="end"/>
            </w:r>
          </w:hyperlink>
        </w:p>
        <w:p w:rsidR="002B10AA" w:rsidRDefault="00D24BFF">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2B10AA" w:rsidRDefault="00D24BFF">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Jakob von Uexküll</w:t>
      </w:r>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r w:rsidR="00232125">
        <w:t>haptics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r w:rsidR="003962FA">
        <w:t>teleoperated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r>
        <w:t>Vibrotactil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SenseableRays</w:t>
      </w:r>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Rekimoto Labs uses a small finger-mounted module that detects a structured light signal and emits a vibratory pulse giving the sense of </w:t>
      </w:r>
      <w:r w:rsidR="007F21DE">
        <w:lastRenderedPageBreak/>
        <w:t>feeling the projected light.</w:t>
      </w:r>
      <w:r w:rsidR="00625435">
        <w:t xml:space="preserve"> </w:t>
      </w:r>
      <w:r w:rsidR="00494E5F">
        <w:t>LA Jones has shown that vibrotactile interfacing is a very effective way of transmitting information while Rekimoto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r>
        <w:t>Rekimoto lab has presented AffectPhone</w:t>
      </w:r>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Pressages</w:t>
      </w:r>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Connexus</w:t>
      </w:r>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r>
        <w:t>Brainport</w:t>
      </w:r>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Neil Harbisson and his team have developed</w:t>
      </w:r>
      <w:r w:rsidR="00FA11E9">
        <w:t xml:space="preserve"> </w:t>
      </w:r>
      <w:r>
        <w:t>Eyeborg</w:t>
      </w:r>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hese hit at the core of Digital Synesthesia. But what this project proposes is that these kinds of interfaces will be useful in the everyday experiences of the average user. In order for this to happen, the interface has to find a way to be less obtrusive and more user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dding a new sense to our repertoire changes the way we understand and interact with the world. The F</w:t>
      </w:r>
      <w:r>
        <w:rPr>
          <w:shd w:val="clear" w:color="auto" w:fill="FFFFFF"/>
        </w:rPr>
        <w:t>eelSpace</w:t>
      </w:r>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Another take on navigation is Momo</w:t>
      </w:r>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Aireal</w:t>
      </w:r>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Vibrotactil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to  th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peltier modules were placed on the table in front of the subject.</w:t>
      </w:r>
      <w:r w:rsidR="00FA49E9">
        <w:t xml:space="preserve"> A program was written that would randomly choose one of the four peltier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a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D24BFF" w:rsidRPr="006B4F41" w:rsidRDefault="00D24BFF"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D24BFF" w:rsidRPr="006B4F41" w:rsidRDefault="00D24BFF"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24BFF" w:rsidRPr="00953BC1" w:rsidRDefault="00D24BFF" w:rsidP="00953BC1">
                            <w:pPr>
                              <w:jc w:val="center"/>
                              <w:rPr>
                                <w:b/>
                              </w:rPr>
                            </w:pPr>
                            <w:r w:rsidRPr="00953BC1">
                              <w:rPr>
                                <w:b/>
                                <w:sz w:val="32"/>
                              </w:rPr>
                              <w:t>Sensing</w:t>
                            </w:r>
                          </w:p>
                          <w:p w:rsidR="00D24BFF" w:rsidRDefault="00D24BFF" w:rsidP="00953BC1">
                            <w:pPr>
                              <w:jc w:val="center"/>
                            </w:pPr>
                            <w:r>
                              <w:t xml:space="preserve">The actual sensor or sensing system.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D24BFF" w:rsidRPr="00953BC1" w:rsidRDefault="00D24BFF" w:rsidP="00953BC1">
                      <w:pPr>
                        <w:jc w:val="center"/>
                        <w:rPr>
                          <w:b/>
                        </w:rPr>
                      </w:pPr>
                      <w:r w:rsidRPr="00953BC1">
                        <w:rPr>
                          <w:b/>
                          <w:sz w:val="32"/>
                        </w:rPr>
                        <w:t>Sensing</w:t>
                      </w:r>
                    </w:p>
                    <w:p w:rsidR="00D24BFF" w:rsidRDefault="00D24BFF" w:rsidP="00953BC1">
                      <w:pPr>
                        <w:jc w:val="center"/>
                      </w:pPr>
                      <w:r>
                        <w:t xml:space="preserve">The actual sensor or sensing system.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24BFF" w:rsidRPr="00953BC1" w:rsidRDefault="00D24BFF" w:rsidP="00953BC1">
                            <w:pPr>
                              <w:jc w:val="center"/>
                              <w:rPr>
                                <w:b/>
                              </w:rPr>
                            </w:pPr>
                            <w:r w:rsidRPr="00953BC1">
                              <w:rPr>
                                <w:b/>
                                <w:sz w:val="32"/>
                              </w:rPr>
                              <w:t>Translation</w:t>
                            </w:r>
                          </w:p>
                          <w:p w:rsidR="00D24BFF" w:rsidRDefault="00D24BFF" w:rsidP="00953BC1">
                            <w:pPr>
                              <w:jc w:val="center"/>
                            </w:pPr>
                            <w:r>
                              <w:t>The software side of DS, where the sensor data is collected, analyzed and sent to the feedback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D24BFF" w:rsidRPr="00953BC1" w:rsidRDefault="00D24BFF" w:rsidP="00953BC1">
                      <w:pPr>
                        <w:jc w:val="center"/>
                        <w:rPr>
                          <w:b/>
                        </w:rPr>
                      </w:pPr>
                      <w:r w:rsidRPr="00953BC1">
                        <w:rPr>
                          <w:b/>
                          <w:sz w:val="32"/>
                        </w:rPr>
                        <w:t>Translation</w:t>
                      </w:r>
                    </w:p>
                    <w:p w:rsidR="00D24BFF" w:rsidRDefault="00D24BFF" w:rsidP="00953BC1">
                      <w:pPr>
                        <w:jc w:val="center"/>
                      </w:pPr>
                      <w:r>
                        <w:t>The software side of DS, where the sensor data is collected, analyzed and sent to the feedback system.</w:t>
                      </w:r>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24BFF" w:rsidRPr="00953BC1" w:rsidRDefault="00D24BFF" w:rsidP="00953BC1">
                            <w:pPr>
                              <w:jc w:val="center"/>
                              <w:rPr>
                                <w:b/>
                                <w:sz w:val="32"/>
                              </w:rPr>
                            </w:pPr>
                            <w:r w:rsidRPr="00953BC1">
                              <w:rPr>
                                <w:b/>
                                <w:sz w:val="32"/>
                              </w:rPr>
                              <w:t>Feedback</w:t>
                            </w:r>
                          </w:p>
                          <w:p w:rsidR="00D24BFF" w:rsidRDefault="00D24BFF" w:rsidP="00953BC1">
                            <w:pPr>
                              <w:jc w:val="center"/>
                            </w:pPr>
                            <w:r>
                              <w:t>The haptic system that will convey the information to the user.</w:t>
                            </w:r>
                          </w:p>
                          <w:p w:rsidR="00D24BFF" w:rsidRDefault="00D24BFF"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D24BFF" w:rsidRPr="00953BC1" w:rsidRDefault="00D24BFF" w:rsidP="00953BC1">
                      <w:pPr>
                        <w:jc w:val="center"/>
                        <w:rPr>
                          <w:b/>
                          <w:sz w:val="32"/>
                        </w:rPr>
                      </w:pPr>
                      <w:r w:rsidRPr="00953BC1">
                        <w:rPr>
                          <w:b/>
                          <w:sz w:val="32"/>
                        </w:rPr>
                        <w:t>Feedback</w:t>
                      </w:r>
                    </w:p>
                    <w:p w:rsidR="00D24BFF" w:rsidRDefault="00D24BFF" w:rsidP="00953BC1">
                      <w:pPr>
                        <w:jc w:val="center"/>
                      </w:pPr>
                      <w:r>
                        <w:t>The haptic system that will convey the information to the user.</w:t>
                      </w:r>
                    </w:p>
                    <w:p w:rsidR="00D24BFF" w:rsidRDefault="00D24BFF"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D24BFF" w:rsidRPr="004F1B29" w:rsidRDefault="00D24BFF" w:rsidP="00953BC1">
                            <w:pPr>
                              <w:jc w:val="center"/>
                              <w:rPr>
                                <w:color w:val="000000" w:themeColor="text1"/>
                              </w:rPr>
                            </w:pPr>
                            <w:r>
                              <w:rPr>
                                <w:color w:val="000000" w:themeColor="text1"/>
                              </w:rPr>
                              <w:t>User Interface</w:t>
                            </w:r>
                          </w:p>
                          <w:p w:rsidR="00D24BFF" w:rsidRPr="004F1B29" w:rsidRDefault="00D24BFF"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D24BFF" w:rsidRPr="004F1B29" w:rsidRDefault="00D24BFF" w:rsidP="00953BC1">
                      <w:pPr>
                        <w:jc w:val="center"/>
                        <w:rPr>
                          <w:color w:val="000000" w:themeColor="text1"/>
                        </w:rPr>
                      </w:pPr>
                      <w:r>
                        <w:rPr>
                          <w:color w:val="000000" w:themeColor="text1"/>
                        </w:rPr>
                        <w:t>User Interface</w:t>
                      </w:r>
                    </w:p>
                    <w:p w:rsidR="00D24BFF" w:rsidRPr="004F1B29" w:rsidRDefault="00D24BFF"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24BFF" w:rsidRPr="004F1B29" w:rsidRDefault="00D24BFF"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D24BFF" w:rsidRPr="004F1B29" w:rsidRDefault="00D24BFF"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D24BFF" w:rsidRPr="004F1B29" w:rsidRDefault="00D24BFF" w:rsidP="00953BC1">
                            <w:pPr>
                              <w:jc w:val="center"/>
                              <w:rPr>
                                <w:color w:val="000000" w:themeColor="text1"/>
                              </w:rPr>
                            </w:pPr>
                            <w:r w:rsidRPr="004F1B29">
                              <w:rPr>
                                <w:color w:val="000000" w:themeColor="text1"/>
                              </w:rPr>
                              <w:t>User Interface</w:t>
                            </w:r>
                          </w:p>
                          <w:p w:rsidR="00D24BFF" w:rsidRPr="004F1B29" w:rsidRDefault="00D24BFF"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D24BFF" w:rsidRPr="004F1B29" w:rsidRDefault="00D24BFF" w:rsidP="00953BC1">
                      <w:pPr>
                        <w:jc w:val="center"/>
                        <w:rPr>
                          <w:color w:val="000000" w:themeColor="text1"/>
                        </w:rPr>
                      </w:pPr>
                      <w:r w:rsidRPr="004F1B29">
                        <w:rPr>
                          <w:color w:val="000000" w:themeColor="text1"/>
                        </w:rPr>
                        <w:t>User Interface</w:t>
                      </w:r>
                    </w:p>
                    <w:p w:rsidR="00D24BFF" w:rsidRPr="004F1B29" w:rsidRDefault="00D24BFF"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D24BFF" w:rsidRPr="004F1B29" w:rsidRDefault="00D24BFF" w:rsidP="00953BC1">
                            <w:pPr>
                              <w:jc w:val="center"/>
                              <w:rPr>
                                <w:color w:val="000000" w:themeColor="text1"/>
                              </w:rPr>
                            </w:pPr>
                            <w:r w:rsidRPr="004F1B29">
                              <w:rPr>
                                <w:color w:val="000000" w:themeColor="text1"/>
                              </w:rPr>
                              <w:t>User Interface</w:t>
                            </w:r>
                          </w:p>
                          <w:p w:rsidR="00D24BFF" w:rsidRPr="004F1B29" w:rsidRDefault="00D24BFF"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D24BFF" w:rsidRPr="004F1B29" w:rsidRDefault="00D24BFF" w:rsidP="00953BC1">
                      <w:pPr>
                        <w:jc w:val="center"/>
                        <w:rPr>
                          <w:color w:val="000000" w:themeColor="text1"/>
                        </w:rPr>
                      </w:pPr>
                      <w:r w:rsidRPr="004F1B29">
                        <w:rPr>
                          <w:color w:val="000000" w:themeColor="text1"/>
                        </w:rPr>
                        <w:t>User Interface</w:t>
                      </w:r>
                    </w:p>
                    <w:p w:rsidR="00D24BFF" w:rsidRPr="004F1B29" w:rsidRDefault="00D24BFF"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24BFF" w:rsidRPr="004F1B29" w:rsidRDefault="00D24BFF"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D24BFF" w:rsidRPr="004F1B29" w:rsidRDefault="00D24BFF"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24BFF" w:rsidRPr="004F1B29" w:rsidRDefault="00D24BFF"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D24BFF" w:rsidRPr="004F1B29" w:rsidRDefault="00D24BFF"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D24BFF" w:rsidRPr="004F1B29" w:rsidRDefault="00D24BFF"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D24BFF" w:rsidRPr="004F1B29" w:rsidRDefault="00D24BFF"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6941C7" w:rsidRPr="006941C7">
        <w:rPr>
          <w:sz w:val="20"/>
          <w:szCs w:val="20"/>
        </w:rPr>
        <w:t xml:space="preserve">Figure </w:t>
      </w:r>
      <w:r w:rsidR="006941C7" w:rsidRPr="006941C7">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r w:rsidRPr="0028482E">
        <w:t>Sparkfun</w:t>
      </w:r>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Peltier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513878" w:rsidRPr="00897831" w:rsidRDefault="00897831" w:rsidP="00513878">
      <w:pPr>
        <w:pStyle w:val="Heading1"/>
      </w:pPr>
      <w:bookmarkStart w:id="26" w:name="_Toc401069624"/>
      <w:bookmarkEnd w:id="25"/>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29" w:name="_Toc401069627"/>
    </w:p>
    <w:p w:rsidR="00953BC1" w:rsidRDefault="00953BC1" w:rsidP="00953BC1">
      <w:pPr>
        <w:pStyle w:val="Heading4"/>
      </w:pPr>
      <w:r>
        <w:t>Hardware</w:t>
      </w:r>
    </w:p>
    <w:p w:rsidR="0017203F" w:rsidRDefault="00BC0E26" w:rsidP="00BC0E26">
      <w:r>
        <w:t>The system for the first stage and first user study implemented an Ultrasonic Range Finder LV-MaxSonar-EZ0 that interfaced with a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0"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2318D8">
        <w:rPr>
          <w:noProof/>
        </w:rPr>
        <w:t>2</w:t>
      </w:r>
      <w:r>
        <w:rPr>
          <w:noProof/>
        </w:rPr>
        <w:fldChar w:fldCharType="end"/>
      </w:r>
      <w:r>
        <w:t xml:space="preserve"> – Schematic and board</w:t>
      </w:r>
    </w:p>
    <w:p w:rsidR="00953BC1" w:rsidRDefault="00953BC1" w:rsidP="00953BC1">
      <w:pPr>
        <w:pStyle w:val="Heading4"/>
      </w:pPr>
      <w:r>
        <w:lastRenderedPageBreak/>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commentRangeStart w:id="31"/>
      <w:r>
        <w:rPr>
          <w:noProof/>
        </w:rPr>
        <w:drawing>
          <wp:inline distT="0" distB="0" distL="0" distR="0" wp14:anchorId="51CC7C7A" wp14:editId="2CD0228C">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31"/>
      <w:r w:rsidR="007205E0">
        <w:rPr>
          <w:rStyle w:val="CommentReference"/>
        </w:rPr>
        <w:commentReference w:id="31"/>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fldSimple w:instr=" SEQ Figure \* ARABIC ">
        <w:r w:rsidR="002318D8">
          <w:rPr>
            <w:noProof/>
          </w:rPr>
          <w:t>3</w:t>
        </w:r>
      </w:fldSimple>
      <w:r>
        <w:t xml:space="preserve"> subject during phase one</w:t>
      </w:r>
    </w:p>
    <w:p w:rsidR="0021455B" w:rsidRPr="00953BC1" w:rsidRDefault="006957AF" w:rsidP="00AA6151">
      <w:pPr>
        <w:pStyle w:val="Heading3"/>
      </w:pPr>
      <w:bookmarkStart w:id="32" w:name="_Toc401069628"/>
      <w:r w:rsidRPr="00953BC1">
        <w:t>Phase One</w:t>
      </w:r>
      <w:bookmarkEnd w:id="32"/>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First try. Random number of objects, at 2” tall from the table and a sensitivity of 10.</w:t>
      </w:r>
    </w:p>
    <w:p w:rsidR="00353B82" w:rsidRDefault="00353B82" w:rsidP="00AA6151">
      <w:pPr>
        <w:ind w:left="720"/>
      </w:pPr>
      <w:r>
        <w:t>Second try. Random number of objects, at 2” tall from the table and a sensitivity of 5.</w:t>
      </w:r>
      <w:r w:rsidRPr="00353B82">
        <w:t xml:space="preserve"> </w:t>
      </w:r>
    </w:p>
    <w:p w:rsidR="00353B82" w:rsidRDefault="00353B82" w:rsidP="00353B82">
      <w:pPr>
        <w:ind w:left="720"/>
      </w:pPr>
      <w:r>
        <w:t>Third try. Random number of objects, at 1” tall from the table and a sensitivity of 10.</w:t>
      </w:r>
    </w:p>
    <w:p w:rsidR="00353B82" w:rsidRDefault="00353B82" w:rsidP="00353B82">
      <w:pPr>
        <w:ind w:left="720"/>
      </w:pPr>
      <w:r>
        <w:t>Fourth try. Random number of objects, at 1” tall from the table and a sensitivity of 5.</w:t>
      </w:r>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D24BFF" w:rsidRPr="00EA2CD3" w:rsidRDefault="00D24BFF" w:rsidP="007205E0">
                              <w:pPr>
                                <w:pStyle w:val="Caption"/>
                                <w:rPr>
                                  <w:noProof/>
                                  <w:sz w:val="24"/>
                                  <w:szCs w:val="20"/>
                                </w:rPr>
                              </w:pPr>
                              <w:r>
                                <w:t xml:space="preserve">Figure </w:t>
                              </w:r>
                              <w:fldSimple w:instr=" SEQ Figure \* ARABIC ">
                                <w:r>
                                  <w:rPr>
                                    <w:noProof/>
                                  </w:rPr>
                                  <w:t>4</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8"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9"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20"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D24BFF" w:rsidRPr="00EA2CD3" w:rsidRDefault="00D24BFF" w:rsidP="007205E0">
                        <w:pPr>
                          <w:pStyle w:val="Caption"/>
                          <w:rPr>
                            <w:noProof/>
                            <w:sz w:val="24"/>
                            <w:szCs w:val="20"/>
                          </w:rPr>
                        </w:pPr>
                        <w:r>
                          <w:t xml:space="preserve">Figure </w:t>
                        </w:r>
                        <w:fldSimple w:instr=" SEQ Figure \* ARABIC ">
                          <w:r>
                            <w:rPr>
                              <w:noProof/>
                            </w:rPr>
                            <w:t>4</w:t>
                          </w:r>
                        </w:fldSimple>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subjects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2B6ADA7" wp14:editId="4530BDEE">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D24BFF" w:rsidRPr="00192CC1" w:rsidRDefault="00D24BFF"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">
                  <v:imagedata r:id="rId22"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D24BFF" w:rsidRPr="00192CC1" w:rsidRDefault="00D24BFF"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r>
                          <w:rPr>
                            <w:noProof/>
                          </w:rPr>
                          <w:t xml:space="preserve"> Accuracy on phase one</w:t>
                        </w:r>
                      </w:p>
                    </w:txbxContent>
                  </v:textbox>
                </v:shape>
                <w10:wrap type="square"/>
              </v:group>
              <o:OLEObject Type="Embed" ProgID="Excel.Chart.8" ShapeID="Chart 9" DrawAspect="Content" ObjectID="_1476096571" r:id="rId23">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phas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6941C7">
          <w:t xml:space="preserve">Figure </w:t>
        </w:r>
        <w:r w:rsidR="006941C7">
          <w:rPr>
            <w:noProof/>
          </w:rPr>
          <w:t>6</w:t>
        </w:r>
      </w:fldSimple>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D24BFF" w:rsidRPr="00EF1EED" w:rsidRDefault="00D24BFF"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3"/>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D24BFF" w:rsidRPr="00EF1EED" w:rsidRDefault="00D24BFF"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4"/>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5"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5"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D24BFF" w:rsidRPr="00B95589" w:rsidRDefault="00D24BFF"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9"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0"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1"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D24BFF" w:rsidRPr="00B95589" w:rsidRDefault="00D24BFF"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5"/>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First try. Random object, at 2” tall from the table and a sensitivity of 10.</w:t>
      </w:r>
    </w:p>
    <w:p w:rsidR="00FF215C" w:rsidRDefault="0071166F" w:rsidP="00FF215C">
      <w:pPr>
        <w:ind w:firstLine="720"/>
      </w:pPr>
      <w:r>
        <w:t xml:space="preserve">Second try. Random </w:t>
      </w:r>
      <w:r w:rsidR="00FF215C">
        <w:t>object</w:t>
      </w:r>
      <w:r>
        <w:t>, at 2” tall from the table and a sensitivity of 5.</w:t>
      </w:r>
      <w:r w:rsidRPr="00353B82">
        <w:t xml:space="preserve"> </w:t>
      </w:r>
    </w:p>
    <w:p w:rsidR="00FF215C" w:rsidRDefault="00FF215C" w:rsidP="00FF215C">
      <w:pPr>
        <w:ind w:left="720"/>
      </w:pPr>
      <w:r>
        <w:t>Third try. Random object, at 2” tall from the table and a sensitivity of 10.</w:t>
      </w:r>
    </w:p>
    <w:p w:rsidR="00230263" w:rsidRDefault="00FF215C" w:rsidP="002D0952">
      <w:pPr>
        <w:ind w:left="720"/>
      </w:pPr>
      <w:r>
        <w:t>Fourth try. Random object, at 2” tall from the table and a sensitivity of 5.</w:t>
      </w:r>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D24BFF" w:rsidRPr="008E6AC0" w:rsidRDefault="00D24BFF"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6"/>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D24BFF" w:rsidRPr="008E6AC0" w:rsidRDefault="00D24BFF"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7"/>
                      <w:r>
                        <w:rPr>
                          <w:noProof/>
                        </w:rPr>
                        <w:t xml:space="preserve"> Percentage of Accuracy on phase two</w:t>
                      </w:r>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6941C7">
          <w:t xml:space="preserve">Figure </w:t>
        </w:r>
        <w:r w:rsidR="006941C7">
          <w:rPr>
            <w:noProof/>
          </w:rPr>
          <w:t>8</w:t>
        </w:r>
      </w:fldSimple>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8"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D24BFF" w:rsidRPr="006559F6" w:rsidRDefault="00D24BFF" w:rsidP="00B72306">
                              <w:pPr>
                                <w:pStyle w:val="Caption"/>
                                <w:rPr>
                                  <w:bCs w:val="0"/>
                                  <w:smallCaps/>
                                  <w:noProof/>
                                  <w:spacing w:val="5"/>
                                  <w:sz w:val="24"/>
                                  <w:szCs w:val="24"/>
                                </w:rPr>
                              </w:pPr>
                              <w:r>
                                <w:t xml:space="preserve">Figure </w:t>
                              </w:r>
                              <w:fldSimple w:instr=" SEQ Figure \* ARABIC ">
                                <w:r>
                                  <w:rPr>
                                    <w:noProof/>
                                  </w:rPr>
                                  <w:t>9</w:t>
                                </w:r>
                              </w:fldSimple>
                              <w:r>
                                <w:t xml:space="preserve"> cUBE,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5"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6"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0"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D24BFF" w:rsidRPr="006559F6" w:rsidRDefault="00D24BFF" w:rsidP="00B72306">
                        <w:pPr>
                          <w:pStyle w:val="Caption"/>
                          <w:rPr>
                            <w:bCs w:val="0"/>
                            <w:smallCaps/>
                            <w:noProof/>
                            <w:spacing w:val="5"/>
                            <w:sz w:val="24"/>
                            <w:szCs w:val="24"/>
                          </w:rPr>
                        </w:pPr>
                        <w:r>
                          <w:t xml:space="preserve">Figure </w:t>
                        </w:r>
                        <w:fldSimple w:instr=" SEQ Figure \* ARABIC ">
                          <w:r>
                            <w:rPr>
                              <w:noProof/>
                            </w:rPr>
                            <w:t>9</w:t>
                          </w:r>
                        </w:fldSimple>
                        <w:r>
                          <w:t xml:space="preserve"> cUBE, SPHERE AND PRISM</w:t>
                        </w:r>
                      </w:p>
                    </w:txbxContent>
                  </v:textbox>
                </v:shape>
                <w10:wrap type="square"/>
              </v:group>
            </w:pict>
          </mc:Fallback>
        </mc:AlternateContent>
      </w:r>
    </w:p>
    <w:p w:rsidR="0071166F" w:rsidRDefault="005549ED" w:rsidP="00EF79AC">
      <w:pPr>
        <w:pStyle w:val="Heading3"/>
      </w:pPr>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First try. Random object, at a sensitivity of 10.</w:t>
      </w:r>
    </w:p>
    <w:p w:rsidR="002D0952" w:rsidRDefault="002D0952" w:rsidP="002D0952">
      <w:pPr>
        <w:ind w:firstLine="720"/>
      </w:pPr>
      <w:r>
        <w:t>Second try. Random object, at a sensitivity of 5.</w:t>
      </w:r>
      <w:r w:rsidRPr="00353B82">
        <w:t xml:space="preserve"> </w:t>
      </w:r>
    </w:p>
    <w:p w:rsidR="002D0952" w:rsidRDefault="002D0952" w:rsidP="002D0952">
      <w:pPr>
        <w:ind w:left="720"/>
      </w:pPr>
      <w:r>
        <w:t>Third try. Random object, at a sensitivity of 10.</w:t>
      </w:r>
    </w:p>
    <w:p w:rsidR="002D0952" w:rsidRDefault="002D0952" w:rsidP="002D0952">
      <w:pPr>
        <w:ind w:left="720"/>
      </w:pPr>
      <w:r>
        <w:t>Fourth try. Random object, at a sensitivity of 5.</w:t>
      </w:r>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D24BFF" w:rsidRPr="001A149D" w:rsidRDefault="00D24BFF"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">
                  <v:imagedata r:id="rId38"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D24BFF" w:rsidRPr="001A149D" w:rsidRDefault="00D24BFF"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6096572" r:id="rId39">
                <o:FieldCodes>\s</o:FieldCodes>
              </o:OLEObject>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1069631"/>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1069632"/>
      <w:r>
        <w:t>Preparation</w:t>
      </w:r>
      <w:bookmarkEnd w:id="40"/>
    </w:p>
    <w:p w:rsidR="00475673" w:rsidRDefault="00FF73C7" w:rsidP="00FF73C7">
      <w:r>
        <w:t>At a desk with a computer monitor, the subject would find 3 peltier modules attached to the monitor at eye level. The tablet device would be placed in front of the subject,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40">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1">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D24BFF" w:rsidRPr="001F6323" w:rsidRDefault="00D24BF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D24BFF" w:rsidRPr="0049491D" w:rsidRDefault="00D24BF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2"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3"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D24BFF" w:rsidRPr="001F6323" w:rsidRDefault="00D24BF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D24BFF" w:rsidRPr="0049491D" w:rsidRDefault="00D24BFF"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peltier module. This sensor was connected via I2C to the IOIO OTG board and the board would connect to the transducer. </w:t>
      </w:r>
    </w:p>
    <w:p w:rsidR="00475673" w:rsidRDefault="0033241A" w:rsidP="005925B5">
      <w:r>
        <w:t xml:space="preserve">The second was to control the peltiers, and record the data. </w:t>
      </w:r>
      <w:r w:rsidR="005925B5">
        <w:t>Three peltier modules were used, two 1x1 inch and one 1/2x1/2 inch. The two large peltiers were placed on the sides and the small one in the middle.</w:t>
      </w:r>
      <w:r>
        <w:t xml:space="preserve"> They were controlled via PWM by a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commentRangeStart w:id="41"/>
      <w:r>
        <w:rPr>
          <w:noProof/>
        </w:rPr>
        <w:lastRenderedPageBreak/>
        <w:drawing>
          <wp:inline distT="0" distB="0" distL="0" distR="0" wp14:anchorId="4D1ABF4C" wp14:editId="1629B535">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1"/>
    </w:p>
    <w:p w:rsidR="008A0FCA" w:rsidRDefault="008A0FCA" w:rsidP="008A0FCA">
      <w:pPr>
        <w:pStyle w:val="Caption"/>
      </w:pPr>
      <w:r>
        <w:t xml:space="preserve">Figure </w:t>
      </w:r>
      <w:fldSimple w:instr=" SEQ Figure \* ARABIC ">
        <w:r w:rsidR="002318D8">
          <w:rPr>
            <w:noProof/>
          </w:rPr>
          <w:t>13</w:t>
        </w:r>
      </w:fldSimple>
      <w:r>
        <w:t xml:space="preserve"> User interface for second study</w:t>
      </w:r>
    </w:p>
    <w:p w:rsidR="007F1C90" w:rsidRDefault="00475673" w:rsidP="008A0FCA">
      <w:r>
        <w:rPr>
          <w:rStyle w:val="CommentReference"/>
        </w:rPr>
        <w:commentReference w:id="41"/>
      </w:r>
      <w:r w:rsidR="007F1C90">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D24BFF" w:rsidRPr="00FA06D1" w:rsidRDefault="00D24BFF"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iDyXDAAAA2wAAAA8AAABkcnMvZG93bnJldi54bWxEj1uLwjAUhN8F/0M4wr4smq6I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IPJcMAAADbAAAADwAAAAAAAAAAAAAAAACf&#10;AgAAZHJzL2Rvd25yZXYueG1sUEsFBgAAAAAEAAQA9wAAAI8DAAAAAA==&#10;">
                    <v:imagedata r:id="rId46"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l1HDAAAA2wAAAA8AAABkcnMvZG93bnJldi54bWxEj1uLwjAUhN8F/0M4wr4smq6C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uXUcMAAADbAAAADwAAAAAAAAAAAAAAAACf&#10;AgAAZHJzL2Rvd25yZXYueG1sUEsFBgAAAAAEAAQA9wAAAI8DAAAAAA==&#10;">
                    <v:imagedata r:id="rId46"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D24BFF" w:rsidRPr="00FA06D1" w:rsidRDefault="00D24BFF"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rang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peltiers and give a countdown of how many turns were left. Three buttons corresponded to the three modules to allow the subject to enter their guess. At the end of the session the app would notify the subject that they were done and would give them the score out of twelve of correct </w:t>
      </w:r>
      <w:commentRangeStart w:id="42"/>
      <w:r w:rsidR="00FF73C7">
        <w:t>responses</w:t>
      </w:r>
      <w:commentRangeEnd w:id="42"/>
      <w:r w:rsidR="001B6904">
        <w:rPr>
          <w:rStyle w:val="CommentReference"/>
        </w:rPr>
        <w:commentReference w:id="42"/>
      </w:r>
      <w:r w:rsidR="00FF73C7">
        <w:t>.</w:t>
      </w:r>
    </w:p>
    <w:p w:rsidR="00475673" w:rsidRPr="000F0600" w:rsidRDefault="00475673" w:rsidP="005925B5"/>
    <w:p w:rsidR="007F1C90" w:rsidRDefault="007F1C90" w:rsidP="007F1C90">
      <w:pPr>
        <w:pStyle w:val="Heading3"/>
      </w:pPr>
      <w:bookmarkStart w:id="43" w:name="_Toc401069633"/>
      <w:r>
        <w:t>Procedure</w:t>
      </w:r>
      <w:bookmarkEnd w:id="43"/>
    </w:p>
    <w:p w:rsidR="00FF73C7" w:rsidRPr="00375637" w:rsidRDefault="00FF73C7" w:rsidP="00FF73C7">
      <w:r>
        <w:t>The subjects were seated in front of three peltier devices. At a given moment, only one of these devices would be hotter than the others. The subject’s task was to guess which device was hot.</w:t>
      </w:r>
    </w:p>
    <w:p w:rsidR="00FF73C7" w:rsidRDefault="00FF73C7" w:rsidP="00FF73C7">
      <w:r>
        <w:t>The subjects were given a head band that would hold the sensor, transducer, IOIO and power. That IOIO would be connected via Bluetooth to a mobile device that would give sensitivity control to the users. Another device would control the peltier modules so that when a button was pressed, the device would randomly activate one of the peltier modules. The UI peltier control device would offer a button to activate the peltiers and begin timing and three buttons that corresponded to the subject’s guess.</w:t>
      </w:r>
    </w:p>
    <w:p w:rsidR="002318D8" w:rsidRDefault="00124729" w:rsidP="002318D8">
      <w:pPr>
        <w:keepNext/>
      </w:pPr>
      <w:r>
        <w:rPr>
          <w:noProof/>
        </w:rPr>
        <w:drawing>
          <wp:inline distT="0" distB="0" distL="0" distR="0" wp14:anchorId="48217C4E" wp14:editId="47AA8DDC">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24729" w:rsidRDefault="002318D8" w:rsidP="002318D8">
      <w:pPr>
        <w:pStyle w:val="Caption"/>
      </w:pPr>
      <w:r>
        <w:t xml:space="preserve">Figure </w:t>
      </w:r>
      <w:fldSimple w:instr=" SEQ Figure \* ARABIC ">
        <w:r>
          <w:rPr>
            <w:noProof/>
          </w:rPr>
          <w:t>15</w:t>
        </w:r>
      </w:fldSimple>
    </w:p>
    <w:p w:rsidR="007A0B24" w:rsidRDefault="007A0B24" w:rsidP="00124729">
      <w:pPr>
        <w:keepNext/>
      </w:pPr>
      <w:r>
        <w:rPr>
          <w:noProof/>
        </w:rPr>
        <w:lastRenderedPageBreak/>
        <w:drawing>
          <wp:inline distT="0" distB="0" distL="0" distR="0" wp14:anchorId="6A109EB8" wp14:editId="1AA5DEAD">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24729" w:rsidRDefault="00124729" w:rsidP="00124729">
      <w:pPr>
        <w:pStyle w:val="Caption"/>
      </w:pPr>
      <w:r>
        <w:t xml:space="preserve">Figure </w:t>
      </w:r>
      <w:fldSimple w:instr=" SEQ Figure \* ARABIC ">
        <w:r w:rsidR="002318D8">
          <w:rPr>
            <w:noProof/>
          </w:rPr>
          <w:t>16</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4" w:name="_Toc401069634"/>
      <w:r>
        <w:t>Results</w:t>
      </w:r>
      <w:bookmarkEnd w:id="44"/>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p w:rsidR="007F1C90" w:rsidRDefault="007F1C90" w:rsidP="007F1C90">
      <w:pPr>
        <w:pStyle w:val="Heading3"/>
      </w:pPr>
      <w:bookmarkStart w:id="45" w:name="_Toc401069635"/>
      <w:r>
        <w:t>Evaluation</w:t>
      </w:r>
      <w:bookmarkEnd w:id="45"/>
    </w:p>
    <w:tbl>
      <w:tblPr>
        <w:tblStyle w:val="LightShading-Accent1"/>
        <w:tblW w:w="5414" w:type="dxa"/>
        <w:tblInd w:w="1440" w:type="dxa"/>
        <w:tblLook w:val="0480" w:firstRow="0" w:lastRow="0" w:firstColumn="1" w:lastColumn="0" w:noHBand="0" w:noVBand="1"/>
      </w:tblPr>
      <w:tblGrid>
        <w:gridCol w:w="2006"/>
        <w:gridCol w:w="1756"/>
        <w:gridCol w:w="1652"/>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18D8" w:rsidRPr="00FF215C" w:rsidRDefault="002318D8" w:rsidP="002318D8">
            <w:pPr>
              <w:jc w:val="center"/>
            </w:pPr>
            <w:r w:rsidRPr="004B750C">
              <w:rPr>
                <w:sz w:val="28"/>
              </w:rPr>
              <w:t>Time and Acc</w:t>
            </w:r>
            <w:r>
              <w:rPr>
                <w:sz w:val="28"/>
              </w:rPr>
              <w:t>uracy of the last 6 turns, when feedback came first v</w:t>
            </w:r>
            <w:r w:rsidRPr="004B750C">
              <w:rPr>
                <w:sz w:val="28"/>
              </w:rPr>
              <w:t>s. second</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lastRenderedPageBreak/>
              <w:t>Feedback Second</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4101"/>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18D8" w:rsidRPr="00FF215C" w:rsidRDefault="002318D8" w:rsidP="002318D8">
            <w:pPr>
              <w:jc w:val="center"/>
            </w:pPr>
            <w:r>
              <w:rPr>
                <w:sz w:val="28"/>
              </w:rPr>
              <w:t>Average time of feedback Vs no feedback</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2318D8" w:rsidRDefault="002318D8" w:rsidP="002318D8">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4B750C" w:rsidP="008D5118">
      <w:r>
        <w:t xml:space="preserve">I expected to see the users get better as they performed the task and this is shown by the average time per turn decreasing to an average of little more than 30 seconds. This means that the user learns to </w:t>
      </w:r>
      <w:r w:rsidR="008D5118">
        <w:t>understand their sense, but also that they get used to the task. For instance in most cases the middle peltier which was smaller than the other two was not really checked but chosen when the others were not giving a signal, so by elimination it had to be number two. But as the test advanced, the</w:t>
      </w:r>
      <w:r w:rsidR="008D5118" w:rsidRPr="008D5118">
        <w:t xml:space="preserve"> </w:t>
      </w:r>
      <w:r w:rsidR="008D5118">
        <w:t>subjects obtained a better picture of where the sensor was in their foreheads and how to properly align it to the peltier module in question. This is what I was looking for, to see how qu</w:t>
      </w:r>
      <w:r w:rsidR="00FC2CE3">
        <w:t>ickly the subjects would adapt.</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6" w:name="_Toc401069636"/>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401069637"/>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photos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I wrote an app that scans the device for any and all available sensors and creates a button for each one as well as WiFi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photos and screenshots and such)</w:t>
      </w:r>
    </w:p>
    <w:p w:rsidR="00D45C97" w:rsidRDefault="00D45C97" w:rsidP="00D45C97">
      <w:pPr>
        <w:pStyle w:val="Heading3"/>
      </w:pPr>
      <w:bookmarkStart w:id="48" w:name="_Toc401069638"/>
      <w:r>
        <w:lastRenderedPageBreak/>
        <w:t>Test Procedure</w:t>
      </w:r>
      <w:bookmarkEnd w:id="48"/>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Accel</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WiFi</w:t>
            </w:r>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9" w:name="_Toc401069639"/>
      <w:r>
        <w:t>Results</w:t>
      </w:r>
      <w:bookmarkEnd w:id="49"/>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50"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r w:rsidR="00F31C6F">
        <w:t>Evaluation</w:t>
      </w:r>
      <w:bookmarkEnd w:id="50"/>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D24BFF" w:rsidRPr="0069430D" w:rsidRDefault="00D24BFF"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D24BFF" w:rsidRPr="0069430D" w:rsidRDefault="00D24BFF"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7</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sidR="006941C7">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1" w:name="_Toc401069641"/>
      <w:r>
        <w:lastRenderedPageBreak/>
        <w:t>Smell Explorations</w:t>
      </w:r>
      <w:bookmarkEnd w:id="51"/>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2" w:name="_Toc401069642"/>
      <w:r>
        <w:t>Smell Explorations 1 “</w:t>
      </w:r>
      <w:r w:rsidR="001962AB">
        <w:t>The F</w:t>
      </w:r>
      <w:r>
        <w:t>oodcam”</w:t>
      </w:r>
      <w:bookmarkEnd w:id="52"/>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3" w:name="_Toc401069643"/>
      <w:r>
        <w:t>Preparation</w:t>
      </w:r>
      <w:bookmarkEnd w:id="53"/>
    </w:p>
    <w:p w:rsidR="006E7D58" w:rsidRDefault="001962AB" w:rsidP="001962AB">
      <w:r>
        <w:t>I designed a system that would listen to any activity in the foodcam camera feed and also listen to the emails coming out of the foodcam account.</w:t>
      </w:r>
    </w:p>
    <w:p w:rsidR="006E7D58" w:rsidRDefault="006E7D58" w:rsidP="006E7D58">
      <w:pPr>
        <w:pStyle w:val="Heading4"/>
      </w:pPr>
      <w:r>
        <w:t>Hardware</w:t>
      </w:r>
    </w:p>
    <w:p w:rsidR="001962AB" w:rsidRPr="001962AB" w:rsidRDefault="001962AB" w:rsidP="001962AB">
      <w:r>
        <w:t>I bought an “</w:t>
      </w:r>
      <w:r w:rsidRPr="001962AB">
        <w:t>Air Wick® Freshmatic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a IOIO OTG board. This board would be connected to a Sony Tablet device.</w:t>
      </w:r>
    </w:p>
    <w:p w:rsidR="006E7D58" w:rsidRDefault="006E7D58" w:rsidP="006E7D58">
      <w:pPr>
        <w:pStyle w:val="Heading4"/>
      </w:pPr>
      <w:r>
        <w:t>Software</w:t>
      </w:r>
    </w:p>
    <w:p w:rsidR="00614829" w:rsidRPr="00614829" w:rsidRDefault="00614829" w:rsidP="00614829">
      <w:r>
        <w:t>An app was created to regularly look at the foodcam live feed for changes and to listen to the emails being sent. When activity was seen on the camera a signal would be sent to the IOIO to activate the servo for a very small amount of smell to be released. One the foodcam button was pushed the IOIO would send the signal to release a full burst of scent into my office.</w:t>
      </w:r>
    </w:p>
    <w:p w:rsidR="006E7D58" w:rsidRDefault="006E7D58" w:rsidP="006E7D58">
      <w:pPr>
        <w:pStyle w:val="Heading3"/>
      </w:pPr>
      <w:bookmarkStart w:id="54" w:name="_Toc401069644"/>
      <w:r>
        <w:t>Evaluation</w:t>
      </w:r>
      <w:bookmarkEnd w:id="54"/>
    </w:p>
    <w:p w:rsidR="006E7D58" w:rsidRDefault="009A6A4F" w:rsidP="00722B0E">
      <w:r>
        <w:t>The experience of having a smell release when the foodcam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foodcam the smell was to remain. This would not only be inconvenient but in the cases when the foodcam was pressed in close succession, the second puff of scent would be unnoticeable. But the problem of the lingering smell showed a positive angle when I realized that I could broadly estimate the time passed since a foodcam signal was triggered by how faint the smell was.</w:t>
      </w:r>
      <w:r w:rsidR="006E7D58" w:rsidRPr="00AE6B2D">
        <w:br w:type="page"/>
      </w:r>
    </w:p>
    <w:p w:rsidR="006E7D58" w:rsidRDefault="006E7D58" w:rsidP="006E7D58">
      <w:pPr>
        <w:pStyle w:val="Heading2"/>
      </w:pPr>
      <w:bookmarkStart w:id="55" w:name="_Toc401069645"/>
      <w:r>
        <w:lastRenderedPageBreak/>
        <w:t>Smell Explorations 2 “The smell-mixer”</w:t>
      </w:r>
      <w:bookmarkEnd w:id="55"/>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6" w:name="_Toc401069646"/>
      <w:r>
        <w:t>Preparation</w:t>
      </w:r>
      <w:bookmarkEnd w:id="56"/>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A regular pump is hooked to all eight bottles with plastic tubing that goes through a solenoid that controls the flow of air. The solenoids are controlled by relays that respond to a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7" w:name="_Toc401069647"/>
      <w:r>
        <w:t>Results</w:t>
      </w:r>
      <w:bookmarkEnd w:id="57"/>
    </w:p>
    <w:p w:rsidR="00D820AC" w:rsidRPr="00D820AC" w:rsidRDefault="00D820AC" w:rsidP="00D820AC">
      <w:pPr>
        <w:rPr>
          <w:color w:val="FF0000"/>
        </w:rPr>
      </w:pPr>
      <w:r w:rsidRPr="00D820AC">
        <w:rPr>
          <w:color w:val="FF0000"/>
        </w:rPr>
        <w:t>(in progress)</w:t>
      </w:r>
    </w:p>
    <w:p w:rsidR="006E7D58" w:rsidRDefault="006E7D58" w:rsidP="006E7D58">
      <w:pPr>
        <w:pStyle w:val="Heading3"/>
      </w:pPr>
      <w:bookmarkStart w:id="58" w:name="_Toc401069648"/>
      <w:r>
        <w:t>Evaluation</w:t>
      </w:r>
      <w:bookmarkEnd w:id="58"/>
    </w:p>
    <w:p w:rsidR="00D820AC" w:rsidRPr="00D820AC" w:rsidRDefault="00D820AC" w:rsidP="00D820AC">
      <w:pPr>
        <w:rPr>
          <w:color w:val="FF0000"/>
        </w:rPr>
      </w:pPr>
      <w:r w:rsidRPr="00D820AC">
        <w:rPr>
          <w:color w:val="FF0000"/>
        </w:rPr>
        <w:t>(in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9" w:name="_Toc401069649"/>
      <w:r>
        <w:lastRenderedPageBreak/>
        <w:t>User Studies (the less successful ones)</w:t>
      </w:r>
      <w:bookmarkEnd w:id="59"/>
    </w:p>
    <w:p w:rsidR="00B41478" w:rsidRDefault="00B41478" w:rsidP="00B41478">
      <w:pPr>
        <w:pStyle w:val="Heading2"/>
      </w:pPr>
      <w:bookmarkStart w:id="60" w:name="_Toc401069650"/>
      <w:r>
        <w:t>Temperature to Vibration</w:t>
      </w:r>
      <w:r w:rsidRPr="00F31C6F">
        <w:t xml:space="preserve"> </w:t>
      </w:r>
      <w:r>
        <w:t>1 “the game”</w:t>
      </w:r>
      <w:bookmarkEnd w:id="60"/>
      <w:r w:rsidRPr="007F1C90">
        <w:t xml:space="preserve"> </w:t>
      </w:r>
    </w:p>
    <w:p w:rsidR="00B41478" w:rsidRDefault="00B41478" w:rsidP="00B41478">
      <w:r>
        <w:t>Working with a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1" w:name="_Toc401069651"/>
      <w:r>
        <w:t>Preparation</w:t>
      </w:r>
      <w:bookmarkEnd w:id="61"/>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A baseball cap was fitted to support a 9V battery, a IOIO Board, an IR Sensor and a tranducer.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4A16DC">
      <w:pPr>
        <w:pStyle w:val="Heading3"/>
      </w:pPr>
      <w:bookmarkStart w:id="62" w:name="_Toc401069652"/>
      <w:r>
        <w:t>Evaluation</w:t>
      </w:r>
      <w:bookmarkEnd w:id="62"/>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Default="00B41478" w:rsidP="00B41478">
      <w:pPr>
        <w:rPr>
          <w:noProof/>
        </w:rPr>
      </w:pPr>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r w:rsidR="004A16DC" w:rsidRPr="004A16DC">
        <w:rPr>
          <w:noProof/>
        </w:rPr>
        <w:t xml:space="preserve"> </w:t>
      </w:r>
    </w:p>
    <w:p w:rsidR="00B41478" w:rsidRDefault="004A16DC" w:rsidP="006036A6">
      <w:r>
        <w:rPr>
          <w:noProof/>
        </w:rPr>
        <w:drawing>
          <wp:inline distT="0" distB="0" distL="0" distR="0" wp14:anchorId="7C866C94" wp14:editId="4C005A02">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A16DC" w:rsidRPr="00B41478" w:rsidRDefault="004A16DC" w:rsidP="006036A6"/>
    <w:p w:rsidR="004A16DC" w:rsidRDefault="004A16DC" w:rsidP="006036A6">
      <w:r>
        <w:rPr>
          <w:noProof/>
        </w:rPr>
        <w:drawing>
          <wp:inline distT="0" distB="0" distL="0" distR="0" wp14:anchorId="21D16A75" wp14:editId="79EDD654">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4A16DC" w:rsidRDefault="004A16DC" w:rsidP="006036A6"/>
    <w:p w:rsidR="004A16DC" w:rsidRDefault="004A16DC" w:rsidP="006036A6">
      <w:r>
        <w:rPr>
          <w:noProof/>
        </w:rPr>
        <w:drawing>
          <wp:inline distT="0" distB="0" distL="0" distR="0" wp14:anchorId="376FFF5B" wp14:editId="5EA40BD1">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A16DC" w:rsidRDefault="004A16DC" w:rsidP="006036A6"/>
    <w:p w:rsidR="006036A6" w:rsidRDefault="004A16DC" w:rsidP="006036A6">
      <w:r>
        <w:rPr>
          <w:noProof/>
        </w:rPr>
        <w:lastRenderedPageBreak/>
        <w:drawing>
          <wp:inline distT="0" distB="0" distL="0" distR="0" wp14:anchorId="5EAA927D" wp14:editId="50C2B38E">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B41478" w:rsidRDefault="00B41478" w:rsidP="006036A6">
      <w:r>
        <w:br w:type="page"/>
      </w:r>
    </w:p>
    <w:p w:rsidR="00B41478" w:rsidRDefault="00B41478" w:rsidP="00B41478">
      <w:pPr>
        <w:pStyle w:val="Heading2"/>
      </w:pPr>
      <w:bookmarkStart w:id="63" w:name="_Toc401069653"/>
      <w:r>
        <w:lastRenderedPageBreak/>
        <w:t>Glass to temperature</w:t>
      </w:r>
      <w:bookmarkEnd w:id="63"/>
    </w:p>
    <w:p w:rsidR="00B41478" w:rsidRDefault="00B41478" w:rsidP="00B41478">
      <w:r>
        <w:t>This user study was designed to test a subject in the identification of an unknown signal. It is also the only study I made using a peltier device as the feedback mechanism, essentially using temperature as an output.</w:t>
      </w:r>
    </w:p>
    <w:p w:rsidR="00B41478" w:rsidRPr="000F0600" w:rsidRDefault="00B41478" w:rsidP="00B41478">
      <w:pPr>
        <w:pStyle w:val="Heading3"/>
      </w:pPr>
      <w:bookmarkStart w:id="64" w:name="_Toc401069654"/>
      <w:r>
        <w:t>Preparation</w:t>
      </w:r>
      <w:bookmarkEnd w:id="64"/>
    </w:p>
    <w:p w:rsidR="00B41478" w:rsidRDefault="00B41478" w:rsidP="00B41478">
      <w:pPr>
        <w:pStyle w:val="Heading4"/>
      </w:pPr>
      <w:r>
        <w:t>Hardware</w:t>
      </w:r>
    </w:p>
    <w:p w:rsidR="00B41478" w:rsidRDefault="00B41478" w:rsidP="00B41478">
      <w:r>
        <w:t>The hardware configuration for this study was very similar to the ones discussed before. Incoming data was received by a IOIO OTG board and sent via PWM through a MOSFET to the Peltier Device. The data that the IOIO received was collected from the DoppelLab project at the MIT Media Lab.</w:t>
      </w:r>
    </w:p>
    <w:p w:rsidR="00B41478" w:rsidRDefault="00B41478" w:rsidP="00B41478">
      <w:r>
        <w:t>The subject would wear a lanyard around their neck where the IOIO and power source would be hanging at their chest, while the peltier device would be in the back of the neck, against the skin. Since peltier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The DoppelLab project uses a sensor network that reports a variety of real-time information to the web. An app was written to take the data from DoppelLab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The app creates a listener in the DoppelLab stream that is constantly looking for a specific ID. Once the ID is found, the signal would be sent to the IOIO to control the PWM to set the temperature of the peltier according to the distance between the subject’s current position and the location of their final objective.</w:t>
      </w:r>
    </w:p>
    <w:p w:rsidR="00B41478" w:rsidRDefault="00B41478" w:rsidP="00B41478">
      <w:pPr>
        <w:pStyle w:val="Heading3"/>
      </w:pPr>
      <w:bookmarkStart w:id="65" w:name="_Toc401069655"/>
      <w:r>
        <w:t>Procedure</w:t>
      </w:r>
      <w:bookmarkEnd w:id="65"/>
    </w:p>
    <w:p w:rsidR="00B41478" w:rsidRPr="00D73BFB" w:rsidRDefault="00B41478" w:rsidP="00B41478">
      <w:r>
        <w:t>Ahead of time, a specific sensor in the lab was selected. The subject’s task was to find this specific sensor by interpreting the signal in the back of their neck. The peltier would cold when passing in front of a sensor that was far away from the objective and would feel warmer as they got closer.</w:t>
      </w:r>
    </w:p>
    <w:p w:rsidR="00B41478" w:rsidRDefault="00B41478" w:rsidP="00B41478">
      <w:pPr>
        <w:pStyle w:val="Heading3"/>
      </w:pPr>
      <w:bookmarkStart w:id="66" w:name="_Toc401069656"/>
      <w:r>
        <w:t>Results</w:t>
      </w:r>
      <w:bookmarkEnd w:id="66"/>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7" w:name="_Toc401069657"/>
      <w:r>
        <w:lastRenderedPageBreak/>
        <w:t>Evaluation</w:t>
      </w:r>
      <w:bookmarkEnd w:id="67"/>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The third finding was that once the brain had assimilated a constant temperature, stopping the signal would feel like a signal in itself. So if the first signal was cold, and it was kept at a constant temperature, the brain would ignore it after a while, if then I turned the peltier off, the brain would interpret that a big jump in temperature towards heat, even giving the illusion of close to burning. Even though I knew that the peltier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8" w:name="_Toc401069658"/>
      <w:r>
        <w:lastRenderedPageBreak/>
        <w:t>Research Questions</w:t>
      </w:r>
      <w:bookmarkEnd w:id="68"/>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9" w:name="_Toc401069659"/>
      <w:r>
        <w:t>Discreet and Continuous Data</w:t>
      </w:r>
      <w:bookmarkEnd w:id="69"/>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0" w:name="_Toc401069660"/>
      <w:r>
        <w:t>Sensory Substitution</w:t>
      </w:r>
      <w:bookmarkEnd w:id="70"/>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vision,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1" w:name="_Toc401069661"/>
      <w:r>
        <w:t>Sensory Augmentation</w:t>
      </w:r>
      <w:bookmarkEnd w:id="71"/>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2" w:name="_Toc401069662"/>
      <w:r>
        <w:t>New Senses</w:t>
      </w:r>
      <w:bookmarkEnd w:id="72"/>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3" w:name="_Toc401069663"/>
      <w:r w:rsidRPr="005A2D09">
        <w:t>The User and the New Stimuli</w:t>
      </w:r>
      <w:bookmarkEnd w:id="73"/>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4" w:name="_Toc401069664"/>
      <w:r>
        <w:t>Escaping the visual user interface</w:t>
      </w:r>
      <w:bookmarkEnd w:id="74"/>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6F00B6"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Default="006F00B6" w:rsidP="006F00B6">
      <w:r>
        <w:br w:type="page"/>
      </w:r>
    </w:p>
    <w:p w:rsidR="00660AB6" w:rsidRDefault="00660AB6" w:rsidP="006F00B6">
      <w:pPr>
        <w:pStyle w:val="Heading1"/>
      </w:pPr>
      <w:bookmarkStart w:id="75" w:name="_Toc401069665"/>
      <w:r>
        <w:lastRenderedPageBreak/>
        <w:t>Design Thinking</w:t>
      </w:r>
      <w:bookmarkEnd w:id="75"/>
    </w:p>
    <w:p w:rsidR="006F00B6" w:rsidRDefault="0059676A" w:rsidP="006F00B6">
      <w:r>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Default="00EB14FF" w:rsidP="00EB14FF">
      <w:pPr>
        <w:pStyle w:val="ListParagraph"/>
        <w:numPr>
          <w:ilvl w:val="0"/>
          <w:numId w:val="2"/>
        </w:numPr>
      </w:pPr>
      <w:r>
        <w:t xml:space="preserve">What is the </w:t>
      </w:r>
      <w:r w:rsidR="00D24BFF">
        <w:t>main</w:t>
      </w:r>
      <w:r>
        <w:t xml:space="preserve"> activity?</w:t>
      </w:r>
      <w:r w:rsidRPr="00EB14FF">
        <w:t xml:space="preserve"> </w:t>
      </w:r>
    </w:p>
    <w:p w:rsidR="00EB14FF" w:rsidRDefault="00EB14FF" w:rsidP="00EB14FF">
      <w:pPr>
        <w:pStyle w:val="ListParagraph"/>
        <w:numPr>
          <w:ilvl w:val="0"/>
          <w:numId w:val="2"/>
        </w:numPr>
      </w:pPr>
      <w:r>
        <w:t>What type of sensing do we want to create?</w:t>
      </w:r>
    </w:p>
    <w:p w:rsidR="00EB14FF" w:rsidRDefault="00EB14FF" w:rsidP="00EB14FF">
      <w:pPr>
        <w:pStyle w:val="ListParagraph"/>
        <w:numPr>
          <w:ilvl w:val="0"/>
          <w:numId w:val="2"/>
        </w:numPr>
      </w:pPr>
      <w:r>
        <w:t>What kind of signal are we tracking?</w:t>
      </w:r>
    </w:p>
    <w:p w:rsidR="0058262E" w:rsidRDefault="0058262E" w:rsidP="00EB14FF">
      <w:pPr>
        <w:pStyle w:val="ListParagraph"/>
        <w:numPr>
          <w:ilvl w:val="0"/>
          <w:numId w:val="2"/>
        </w:numPr>
      </w:pPr>
      <w:r>
        <w:t>What control does the user have over the signal?</w:t>
      </w:r>
    </w:p>
    <w:p w:rsidR="006F00B6" w:rsidRDefault="00EB14FF" w:rsidP="00EB14FF">
      <w:pPr>
        <w:pStyle w:val="ListParagraph"/>
        <w:numPr>
          <w:ilvl w:val="0"/>
          <w:numId w:val="2"/>
        </w:numPr>
      </w:pPr>
      <w:r>
        <w:t xml:space="preserve">Are there any redundancies with other senses? </w:t>
      </w:r>
    </w:p>
    <w:p w:rsidR="00FC0663" w:rsidRDefault="00FC0663" w:rsidP="00EB14FF">
      <w:pPr>
        <w:pStyle w:val="ListParagraph"/>
        <w:numPr>
          <w:ilvl w:val="0"/>
          <w:numId w:val="2"/>
        </w:numPr>
      </w:pPr>
      <w:r>
        <w:t xml:space="preserve">What type of </w:t>
      </w:r>
      <w:r w:rsidR="00D24BFF">
        <w:t>feedback</w:t>
      </w:r>
      <w:r>
        <w:t xml:space="preserve"> can we use?</w:t>
      </w:r>
    </w:p>
    <w:p w:rsidR="00EB14FF" w:rsidRDefault="00FC0663" w:rsidP="00EB14FF">
      <w:pPr>
        <w:pStyle w:val="ListParagraph"/>
        <w:numPr>
          <w:ilvl w:val="0"/>
          <w:numId w:val="2"/>
        </w:numPr>
      </w:pPr>
      <w:r>
        <w:t>Where are</w:t>
      </w:r>
      <w:r w:rsidR="00EB14FF">
        <w:t xml:space="preserve"> the sensor </w:t>
      </w:r>
      <w:r>
        <w:t>and</w:t>
      </w:r>
      <w:r w:rsidR="00EB14FF">
        <w:t xml:space="preserve"> </w:t>
      </w:r>
      <w:r w:rsidR="00D24BFF">
        <w:t>feedback</w:t>
      </w:r>
      <w:r w:rsidR="00EB14FF">
        <w:t xml:space="preserve"> located?</w:t>
      </w:r>
    </w:p>
    <w:p w:rsidR="007C77B6" w:rsidRDefault="00EB14FF" w:rsidP="007C77B6">
      <w:pPr>
        <w:pStyle w:val="ListParagraph"/>
        <w:numPr>
          <w:ilvl w:val="0"/>
          <w:numId w:val="2"/>
        </w:numPr>
      </w:pPr>
      <w:r>
        <w:t>Can we set up a learning environment?</w:t>
      </w:r>
    </w:p>
    <w:p w:rsidR="007C77B6" w:rsidRDefault="007C77B6" w:rsidP="007C77B6">
      <w:pPr>
        <w:pStyle w:val="Heading2"/>
      </w:pPr>
      <w:r>
        <w:t xml:space="preserve">The </w:t>
      </w:r>
      <w:r w:rsidR="000C2714">
        <w:t>Main</w:t>
      </w:r>
      <w:r>
        <w:t xml:space="preserve"> activity</w:t>
      </w:r>
    </w:p>
    <w:p w:rsidR="0058262E" w:rsidRDefault="007C77B6" w:rsidP="007C77B6">
      <w:r>
        <w:t xml:space="preserve">It is important to remember that digital synesthesia is not an end to itself but a means to enhance an experience by creating richer connections between the user and the environment. So the </w:t>
      </w:r>
      <w:r w:rsidR="000C2714">
        <w:t>main</w:t>
      </w:r>
      <w:r>
        <w:t xml:space="preserve"> activity is that </w:t>
      </w:r>
      <w:r w:rsidR="006C1C8A">
        <w:t xml:space="preserve">in </w:t>
      </w:r>
      <w:r>
        <w:t>which the user will be taking part in and in which Digital Synesthesia will be a part of.</w:t>
      </w:r>
      <w:r w:rsidR="006C1C8A">
        <w:t xml:space="preserve"> </w:t>
      </w:r>
      <w:r w:rsidR="0058262E">
        <w:t xml:space="preserve">For the designer it will be important to be aware of how much attention does the activity demand of the user because the artificial senses will </w:t>
      </w:r>
      <w:r w:rsidR="000C2714">
        <w:t>need</w:t>
      </w:r>
      <w:r w:rsidR="0058262E">
        <w:t xml:space="preserve"> to make room in the </w:t>
      </w:r>
      <w:r w:rsidR="000C2714">
        <w:t>user’s</w:t>
      </w:r>
      <w:r w:rsidR="0058262E">
        <w:t xml:space="preserve"> attention span.</w:t>
      </w:r>
    </w:p>
    <w:p w:rsidR="003044D4" w:rsidRDefault="000C2714" w:rsidP="007C77B6">
      <w:r>
        <w:t>Take for example sailing as a</w:t>
      </w:r>
      <w:r w:rsidR="00942036">
        <w:t xml:space="preserve"> </w:t>
      </w:r>
      <w:r>
        <w:t>main</w:t>
      </w:r>
      <w:r w:rsidR="00942036">
        <w:t xml:space="preserve"> activity. The main experience should remain the same; the user wants to go out sailing in the same manner as before. Digital Synesthesia will offer the ability to feel wind speed</w:t>
      </w:r>
      <w:r w:rsidR="003044D4">
        <w:t>, tilt of the boat</w:t>
      </w:r>
      <w:r w:rsidR="00942036">
        <w:t xml:space="preserve"> and direction of north</w:t>
      </w:r>
      <w:r w:rsidR="009B58B5">
        <w:t xml:space="preserve">. </w:t>
      </w:r>
      <w:r w:rsidR="003044D4">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Default="000C3E8C" w:rsidP="000C3E8C">
      <w:pPr>
        <w:pStyle w:val="Heading2"/>
      </w:pPr>
      <w:r>
        <w:lastRenderedPageBreak/>
        <w:t>Type of sensing</w:t>
      </w:r>
    </w:p>
    <w:p w:rsidR="000D0A45" w:rsidRDefault="000C3E8C" w:rsidP="000C3E8C">
      <w:r>
        <w:t xml:space="preserve">I have recognized two distinct categories of artificial sensing, active and passive sensing. </w:t>
      </w:r>
      <w:r w:rsidR="000D0A45">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t>feedback</w:t>
      </w:r>
      <w:r w:rsidR="000D0A45">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t>feedback</w:t>
      </w:r>
      <w:r w:rsidR="000D0A45">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0A4982" w:rsidRDefault="000A4982" w:rsidP="000A4982">
      <w:pPr>
        <w:pStyle w:val="Heading2"/>
      </w:pPr>
      <w:r>
        <w:t>Type of signal to be tracked</w:t>
      </w:r>
    </w:p>
    <w:p w:rsidR="000D0A45" w:rsidRDefault="00A3206B" w:rsidP="000C3E8C">
      <w:r>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t>n</w:t>
      </w:r>
      <w:bookmarkStart w:id="76" w:name="_GoBack"/>
      <w:bookmarkEnd w:id="76"/>
      <w:r>
        <w:t>tal map of the signal than a simple quantity?</w:t>
      </w:r>
    </w:p>
    <w:p w:rsidR="00A3206B" w:rsidRDefault="00A3206B" w:rsidP="000C3E8C">
      <w:r>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A3206B">
        <w:rPr>
          <w:color w:val="FF0000"/>
        </w:rPr>
        <w:t>(</w:t>
      </w:r>
      <w:r w:rsidR="00762413">
        <w:rPr>
          <w:color w:val="FF0000"/>
        </w:rPr>
        <w:t xml:space="preserve">confusing, </w:t>
      </w:r>
      <w:r>
        <w:rPr>
          <w:color w:val="FF0000"/>
        </w:rPr>
        <w:t>insert figure)</w:t>
      </w:r>
      <w:r>
        <w:t>, and this might prove to be easier for the user to understand with less training.</w:t>
      </w:r>
    </w:p>
    <w:p w:rsidR="008E237F" w:rsidRPr="00A3206B" w:rsidRDefault="008E237F" w:rsidP="008E237F">
      <w:pPr>
        <w:pStyle w:val="Heading2"/>
      </w:pPr>
      <w:r>
        <w:t>What control does the user have over the signal</w:t>
      </w:r>
    </w:p>
    <w:p w:rsidR="008E237F" w:rsidRDefault="008E237F" w:rsidP="008E237F">
      <w:r>
        <w:t xml:space="preserve">Our sailor is enhancing its sailing experience with </w:t>
      </w:r>
      <w:r w:rsidR="008B3191">
        <w:t xml:space="preserve">the artificial sensing of </w:t>
      </w:r>
      <w:r>
        <w:t xml:space="preserve">wind speed, tilt of boat, north and depth. Some of these senses are completely out of the sailor’s control, like wind speed and north. Some are under partial control like depth </w:t>
      </w:r>
      <w:r w:rsidR="002659D5">
        <w:t>or</w:t>
      </w:r>
      <w:r>
        <w:t xml:space="preserve"> tilt of boat, depending on the experience of our sailor.</w:t>
      </w:r>
      <w:r w:rsidR="002659D5">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Default="008E237F" w:rsidP="008E237F">
      <w:r>
        <w:lastRenderedPageBreak/>
        <w:t xml:space="preserve">In general, most senses that are out of user control are good for a passive experience. Since the user can’t control </w:t>
      </w:r>
      <w:r w:rsidR="008B3191">
        <w:t xml:space="preserve">the signal, they can </w:t>
      </w:r>
      <w:r>
        <w:t>only be aware of the changes</w:t>
      </w:r>
      <w:r w:rsidR="008B3191">
        <w:t>.</w:t>
      </w:r>
      <w:r>
        <w:t xml:space="preserve"> </w:t>
      </w:r>
      <w:r w:rsidR="008B3191">
        <w:t>D</w:t>
      </w:r>
      <w:r>
        <w:t xml:space="preserve">epending on the importance of this signal to the </w:t>
      </w:r>
      <w:r w:rsidR="000C2714">
        <w:t>main</w:t>
      </w:r>
      <w:r>
        <w:t xml:space="preserve"> experience, the user will want to be constantly aware of minor changes or simply notice big changes as they happen</w:t>
      </w:r>
      <w:r w:rsidR="0069165C">
        <w:t xml:space="preserve">, the </w:t>
      </w:r>
      <w:r w:rsidR="00D24BFF">
        <w:t>feedback</w:t>
      </w:r>
      <w:r w:rsidR="0069165C">
        <w:t xml:space="preserve"> should be placed according to these conditions. The </w:t>
      </w:r>
      <w:r w:rsidR="00D24BFF">
        <w:t>feedback</w:t>
      </w:r>
      <w:r w:rsidR="0069165C">
        <w:t xml:space="preserve"> must be able to grab the attention of the user at the right moment</w:t>
      </w:r>
      <w:r>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t xml:space="preserve"> That makes it an important sense for the experience and the translation of such sense should be clear </w:t>
      </w:r>
      <w:r w:rsidR="0069165C">
        <w:t xml:space="preserve">but since the signal will be under the user’s control then the attention of the user will be largely on the signal itself so the </w:t>
      </w:r>
      <w:r w:rsidR="00D24BFF">
        <w:t>feedback</w:t>
      </w:r>
      <w:r w:rsidR="0069165C">
        <w:t xml:space="preserve"> does not have to grab the attention, it simply needs to be clear and not intrusive in the active experience</w:t>
      </w:r>
      <w:r w:rsidR="004B26E9">
        <w:t>.</w:t>
      </w:r>
    </w:p>
    <w:p w:rsidR="004B26E9" w:rsidRDefault="004B26E9" w:rsidP="004B26E9">
      <w:pPr>
        <w:pStyle w:val="Heading2"/>
      </w:pPr>
      <w:r>
        <w:t>Are there any redundancies with other senses?</w:t>
      </w:r>
    </w:p>
    <w:p w:rsidR="004B26E9" w:rsidRDefault="0069165C" w:rsidP="004B26E9">
      <w:r>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Default="0069165C" w:rsidP="004B26E9">
      <w:r>
        <w:t>If what is happening is a simple enhancement o</w:t>
      </w:r>
      <w:r w:rsidR="004858F3">
        <w:t xml:space="preserve">f an existing sense, the artificial sensory experience is acting in a similar way to a natural experience that the user is used to. An example of this </w:t>
      </w:r>
      <w:r w:rsidR="00A23CAD">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Default="00A23CAD" w:rsidP="004B26E9">
      <w:r>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t xml:space="preserve"> If we think back to our sailing experience, wind </w:t>
      </w:r>
      <w:r w:rsidR="00AD7CED">
        <w:t>speed</w:t>
      </w:r>
      <w:r w:rsidR="004907CA">
        <w:t xml:space="preserve"> is something we can naturally feel through our skin and hair but our brain is not used to paying too much attention to these signals, so the artificial sense can be a way of helping the brain </w:t>
      </w:r>
      <w:r w:rsidR="004907CA">
        <w:lastRenderedPageBreak/>
        <w:t>create an understandable experience of the natural sense until time comes that the artificial sense is no longer needed.</w:t>
      </w:r>
    </w:p>
    <w:p w:rsidR="004907CA" w:rsidRDefault="004907CA" w:rsidP="004B26E9">
      <w:r>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t>times</w:t>
      </w:r>
      <w:r>
        <w:t xml:space="preserve"> when the users had a visual feedback and when they didn’t, it was clear that in every case, having the visual feedback made the learning experience more enjoyable and the results were more encouraging.</w:t>
      </w:r>
    </w:p>
    <w:p w:rsidR="00FC0663" w:rsidRDefault="00FC0663" w:rsidP="00FC0663">
      <w:pPr>
        <w:pStyle w:val="Heading2"/>
      </w:pPr>
      <w:r>
        <w:t xml:space="preserve">What type of </w:t>
      </w:r>
      <w:r w:rsidR="00D24BFF">
        <w:t>feedback</w:t>
      </w:r>
      <w:r>
        <w:t xml:space="preserve"> can we use?</w:t>
      </w:r>
    </w:p>
    <w:p w:rsidR="00FC0663" w:rsidRDefault="004504CF" w:rsidP="00FC0663">
      <w:r>
        <w:t xml:space="preserve">In this project I centered in two types of </w:t>
      </w:r>
      <w:r w:rsidR="00D24BFF">
        <w:t>feedback</w:t>
      </w:r>
      <w:r>
        <w:t>s that created three kinds of feeling. The peltier devices would generate temperature through the skin while the transducer could be used to create either vibration on the skin or sound through bone conduction.</w:t>
      </w:r>
    </w:p>
    <w:p w:rsidR="004504CF" w:rsidRDefault="004504CF" w:rsidP="00FC0663">
      <w:r>
        <w:t>I have shown how a peltier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peltiers given that some of the problems I had were because of physical constraints of the device and not of the experience.</w:t>
      </w:r>
    </w:p>
    <w:p w:rsidR="00FC0663" w:rsidRDefault="004504CF" w:rsidP="004B26E9">
      <w:r>
        <w:t xml:space="preserve">The transducer, whether used for vibration or bone conduction, was very well suited for active sensing and quick changing signals. </w:t>
      </w:r>
      <w:r w:rsidR="000C2714">
        <w:t xml:space="preserve">On the other hand, the transducer proves to be not adequate for passive sensing because the users reported not wanting to have that signal constantly during longer periods of time. </w:t>
      </w:r>
      <w:r>
        <w:t xml:space="preserve">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w:t>
      </w:r>
      <w:r w:rsidR="00D24BFF">
        <w:t>feedback</w:t>
      </w:r>
      <w:r>
        <w:t>.</w:t>
      </w:r>
    </w:p>
    <w:p w:rsidR="00FC0663" w:rsidRDefault="00FC0663" w:rsidP="00FC0663">
      <w:pPr>
        <w:pStyle w:val="Heading2"/>
      </w:pPr>
      <w:r>
        <w:t xml:space="preserve">Where are the sensor and </w:t>
      </w:r>
      <w:r w:rsidR="00D24BFF">
        <w:t>feedback</w:t>
      </w:r>
      <w:r>
        <w:t xml:space="preserve"> located?</w:t>
      </w:r>
    </w:p>
    <w:p w:rsidR="00FC0663" w:rsidRDefault="00FC0663" w:rsidP="00FC0663">
      <w:r>
        <w:t xml:space="preserve">Where to locate the sensor and the </w:t>
      </w:r>
      <w:r w:rsidR="00D24BFF">
        <w:t>feedback</w:t>
      </w:r>
      <w:r>
        <w:t xml:space="preserve"> is a key question to be considered by the designer. All of the previous points I have discussed will have a direct effect on</w:t>
      </w:r>
      <w:r w:rsidR="000C2714">
        <w:t xml:space="preserve"> this step. There are basic design issues like not allowing the sensor or </w:t>
      </w:r>
      <w:r w:rsidR="00D24BFF">
        <w:t>feedback</w:t>
      </w:r>
      <w:r w:rsidR="000C2714">
        <w:t xml:space="preserve"> to hinder the user’s natural ability to physically perform the main activity. So if the main activity requires the user to grip a controller then nor the sensor or </w:t>
      </w:r>
      <w:r w:rsidR="00D24BFF">
        <w:t>feedback</w:t>
      </w:r>
      <w:r w:rsidR="000C2714">
        <w:t xml:space="preserve"> should be in the palm of the hand where they would not allow the user to properly grip the control.</w:t>
      </w:r>
    </w:p>
    <w:p w:rsidR="000C2714" w:rsidRDefault="000C2714" w:rsidP="00FC0663">
      <w:r>
        <w:lastRenderedPageBreak/>
        <w:t xml:space="preserve">The research has uncovered a more nuanced approach to the consideration of sensor and </w:t>
      </w:r>
      <w:r w:rsidR="00D24BFF">
        <w:t>feedback</w:t>
      </w:r>
      <w:r>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t>feedback</w:t>
      </w:r>
      <w:r>
        <w:t xml:space="preserve"> is concerned only with the ability of this </w:t>
      </w:r>
      <w:r w:rsidR="00D24BFF">
        <w:t>feedback</w:t>
      </w:r>
      <w:r>
        <w:t xml:space="preserve"> to grab the attention of the user at the given time and depending on how much attention is already being used by the main activity, the </w:t>
      </w:r>
      <w:r w:rsidR="00D24BFF">
        <w:t>feedback</w:t>
      </w:r>
      <w:r>
        <w:t xml:space="preserve"> will have to be in more sensitive parts of the body. A good cold feeling down the neck and back should be able to give a good jolt of urgency to the user.</w:t>
      </w:r>
    </w:p>
    <w:p w:rsidR="000C2714" w:rsidRDefault="000C2714" w:rsidP="00FC0663">
      <w:r>
        <w:t>For active sensing</w:t>
      </w:r>
      <w:r w:rsidR="00072BF1">
        <w:t>,</w:t>
      </w:r>
      <w:r>
        <w:t xml:space="preserve"> there are two </w:t>
      </w:r>
      <w:r w:rsidR="00072BF1">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t>feedback</w:t>
      </w:r>
      <w:r w:rsidR="00072BF1">
        <w:t xml:space="preserve"> can be anywhere on the body as long as it still obeys the rules previously discussed.</w:t>
      </w:r>
    </w:p>
    <w:p w:rsidR="00072BF1" w:rsidRDefault="00072BF1" w:rsidP="00FC0663">
      <w:r>
        <w:t xml:space="preserve">If the users have full control over the sensor, it means that they are wearing it and that their </w:t>
      </w:r>
      <w:r w:rsidRPr="00036F77">
        <w:t xml:space="preserve">body movements have a direct effect on how and what the sensor detects. </w:t>
      </w:r>
      <w:r w:rsidR="00036F77" w:rsidRPr="00036F77">
        <w:t>Think of this as the way we use our nose to find a smell by moving it around looking for the strongest scent, or how we move our hands in front of our bodies in the temporary absence of vision</w:t>
      </w:r>
      <w:r w:rsidRPr="00036F77">
        <w:t xml:space="preserve">. Here I have found </w:t>
      </w:r>
      <w:r>
        <w:t>some interesting situations, mainly having to do with whether the user can visually confirm the precise location of the sensor in the body. If the</w:t>
      </w:r>
      <w:r w:rsidR="004303C0">
        <w:t xml:space="preserve"> user can see the actual sensor, the brain can create a very tight feedback loop with the movements of the sensor, the object or direction being sensed and the feeling of the </w:t>
      </w:r>
      <w:r w:rsidR="00D24BFF">
        <w:t>feedback</w:t>
      </w:r>
      <w:r w:rsidR="004303C0">
        <w:t xml:space="preserve">. This is a perfect situation for quick learning of the artificial sense and the most effective and accurate use of it. Also, in this situation, the location of the </w:t>
      </w:r>
      <w:r w:rsidR="00D24BFF">
        <w:t>feedback</w:t>
      </w:r>
      <w:r w:rsidR="004303C0">
        <w:t xml:space="preserve"> in relation to the sensor is not very important and some freedom can be taken in were to locate it.</w:t>
      </w:r>
    </w:p>
    <w:p w:rsidR="004303C0" w:rsidRPr="00FC0663" w:rsidRDefault="004303C0" w:rsidP="00FC0663">
      <w:r>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t>e</w:t>
      </w:r>
      <w:r>
        <w:t>s</w:t>
      </w:r>
      <w:r w:rsidR="008A7850">
        <w:t>e</w:t>
      </w:r>
      <w:r>
        <w:t xml:space="preserve"> cases, an effort must be made to locate the </w:t>
      </w:r>
      <w:r w:rsidR="00D24BFF">
        <w:t>feedback</w:t>
      </w:r>
      <w:r>
        <w:t xml:space="preserve"> exactly behind the sensor, the </w:t>
      </w:r>
      <w:r w:rsidR="00D24BFF">
        <w:t>feedback</w:t>
      </w:r>
      <w:r>
        <w:t xml:space="preserve"> becomes the only clue the user has </w:t>
      </w:r>
      <w:r w:rsidR="008A7850">
        <w:t>to</w:t>
      </w:r>
      <w:r>
        <w:t xml:space="preserve"> the location of the sensor and so they will attempt to line up their sensor with the object or direction </w:t>
      </w:r>
      <w:r w:rsidR="008A7850">
        <w:t xml:space="preserve">they are interested in </w:t>
      </w:r>
      <w:r>
        <w:t>by assuming the sensor is where the</w:t>
      </w:r>
      <w:r w:rsidR="008A7850">
        <w:t xml:space="preserve">y feel the </w:t>
      </w:r>
      <w:r w:rsidR="00D24BFF">
        <w:t>feedback</w:t>
      </w:r>
      <w:r>
        <w:t>.</w:t>
      </w:r>
    </w:p>
    <w:p w:rsidR="00FC0663" w:rsidRDefault="00FC0663" w:rsidP="00FC0663">
      <w:pPr>
        <w:pStyle w:val="Heading2"/>
      </w:pPr>
      <w:r>
        <w:t>Can we set up a natural learning environment?</w:t>
      </w:r>
    </w:p>
    <w:p w:rsidR="00207A08" w:rsidRDefault="00004ACB" w:rsidP="00660AB6">
      <w:r>
        <w:lastRenderedPageBreak/>
        <w:t>An important element for the success of an artificial sensory experience is the training and learning phase. Some sensory experiences will be easier to learn than others. If there</w:t>
      </w:r>
      <w:r w:rsidR="00207A08">
        <w:t xml:space="preserve"> is a redundancy between the</w:t>
      </w:r>
      <w:r>
        <w:t xml:space="preserve"> artificial </w:t>
      </w:r>
      <w:r w:rsidR="00207A08">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Default="00207A08" w:rsidP="00660AB6">
      <w:r>
        <w:t>When</w:t>
      </w:r>
      <w:r w:rsidR="00004ACB">
        <w:t xml:space="preserve"> users can visually confirm the location of the sensor and </w:t>
      </w:r>
      <w:r w:rsidR="00D24BFF">
        <w:t>feedback</w:t>
      </w:r>
      <w:r w:rsidR="00004ACB">
        <w:t>s on their bodies, the learning process will be faster.</w:t>
      </w:r>
      <w:r>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t xml:space="preserve">My results have shown that having confirmation of whether the users’ response is correct or not has no significant effect on learning, it does </w:t>
      </w:r>
      <w:r w:rsidR="00207A08">
        <w:t xml:space="preserve">however, </w:t>
      </w:r>
      <w:r>
        <w:t>have an important effect on the experience of learning, making it more enjoyable and interesting and hence making it a better learning experience.</w:t>
      </w:r>
    </w:p>
    <w:p w:rsidR="005C311B" w:rsidRDefault="005C311B" w:rsidP="005C311B">
      <w:pPr>
        <w:pStyle w:val="Heading2"/>
      </w:pPr>
      <w:r>
        <w:t>Examples</w:t>
      </w:r>
    </w:p>
    <w:p w:rsidR="005C311B" w:rsidRDefault="005C311B" w:rsidP="005C311B">
      <w:r>
        <w:t>Given this guideline I’ll attempt to propose artificial sensory experiences for three main activities.</w:t>
      </w:r>
    </w:p>
    <w:p w:rsidR="005C311B" w:rsidRDefault="005C311B" w:rsidP="005C311B">
      <w:pPr>
        <w:pStyle w:val="ListParagraph"/>
        <w:numPr>
          <w:ilvl w:val="0"/>
          <w:numId w:val="7"/>
        </w:numPr>
      </w:pPr>
      <w:r>
        <w:t>What is the engulfing activity?</w:t>
      </w:r>
      <w:r w:rsidRPr="00EB14FF">
        <w:t xml:space="preserve"> </w:t>
      </w:r>
    </w:p>
    <w:p w:rsidR="005C311B" w:rsidRDefault="005C311B" w:rsidP="005C311B">
      <w:pPr>
        <w:ind w:left="720"/>
      </w:pPr>
      <w:r>
        <w:t>Sailing</w:t>
      </w:r>
    </w:p>
    <w:p w:rsidR="005C311B" w:rsidRDefault="005C311B" w:rsidP="005C311B">
      <w:pPr>
        <w:pStyle w:val="ListParagraph"/>
        <w:numPr>
          <w:ilvl w:val="0"/>
          <w:numId w:val="7"/>
        </w:numPr>
      </w:pPr>
      <w:r>
        <w:t>What type of sensing do we want to create?</w:t>
      </w:r>
    </w:p>
    <w:p w:rsidR="005C311B" w:rsidRDefault="005C311B" w:rsidP="005C311B">
      <w:pPr>
        <w:ind w:firstLine="720"/>
      </w:pPr>
      <w:r>
        <w:t>Both active and passive</w:t>
      </w:r>
    </w:p>
    <w:p w:rsidR="005C311B" w:rsidRDefault="005C311B" w:rsidP="005C311B">
      <w:pPr>
        <w:pStyle w:val="ListParagraph"/>
        <w:numPr>
          <w:ilvl w:val="0"/>
          <w:numId w:val="7"/>
        </w:numPr>
      </w:pPr>
      <w:r>
        <w:t>What kind of signal are we tracking?</w:t>
      </w:r>
    </w:p>
    <w:p w:rsidR="005C311B" w:rsidRDefault="005C311B" w:rsidP="005C311B">
      <w:pPr>
        <w:ind w:left="720"/>
      </w:pPr>
      <w:r>
        <w:t xml:space="preserve">Wind speed </w:t>
      </w:r>
      <w:r w:rsidR="00762413">
        <w:t>–</w:t>
      </w:r>
      <w:r>
        <w:t xml:space="preserve"> </w:t>
      </w:r>
      <w:r w:rsidR="00762413">
        <w:t>quick changes, passive</w:t>
      </w:r>
    </w:p>
    <w:p w:rsidR="00762413" w:rsidRDefault="00762413" w:rsidP="005C311B">
      <w:pPr>
        <w:ind w:left="720"/>
      </w:pPr>
      <w:r>
        <w:t>North – slow gradual change, passive</w:t>
      </w:r>
    </w:p>
    <w:p w:rsidR="00762413" w:rsidRDefault="00762413" w:rsidP="005C311B">
      <w:pPr>
        <w:ind w:left="720"/>
      </w:pPr>
      <w:r>
        <w:t>Tilt of boat – quick changing, active</w:t>
      </w:r>
    </w:p>
    <w:p w:rsidR="00762413" w:rsidRDefault="00762413" w:rsidP="005C311B">
      <w:pPr>
        <w:ind w:left="720"/>
      </w:pPr>
      <w:r>
        <w:t>Depth – slow gradual change, passive</w:t>
      </w:r>
    </w:p>
    <w:p w:rsidR="005C311B" w:rsidRDefault="005C311B" w:rsidP="005C311B">
      <w:pPr>
        <w:pStyle w:val="ListParagraph"/>
        <w:numPr>
          <w:ilvl w:val="0"/>
          <w:numId w:val="7"/>
        </w:numPr>
      </w:pPr>
      <w:r>
        <w:t>What control does the user have over the signal?</w:t>
      </w:r>
    </w:p>
    <w:p w:rsidR="00762413" w:rsidRDefault="00762413" w:rsidP="00762413">
      <w:pPr>
        <w:ind w:left="720"/>
      </w:pPr>
      <w:r>
        <w:lastRenderedPageBreak/>
        <w:t>Partial control over Depth and Tilt of boat</w:t>
      </w:r>
    </w:p>
    <w:p w:rsidR="005C311B" w:rsidRDefault="005C311B" w:rsidP="005C311B">
      <w:pPr>
        <w:pStyle w:val="ListParagraph"/>
        <w:numPr>
          <w:ilvl w:val="0"/>
          <w:numId w:val="7"/>
        </w:numPr>
      </w:pPr>
      <w:r>
        <w:t xml:space="preserve">Are there any redundancies with other senses? </w:t>
      </w:r>
    </w:p>
    <w:p w:rsidR="00762413" w:rsidRDefault="00762413" w:rsidP="00762413">
      <w:pPr>
        <w:ind w:left="720"/>
      </w:pPr>
      <w:r>
        <w:t>Wind speed and tilt of boat have redundancies</w:t>
      </w:r>
    </w:p>
    <w:p w:rsidR="00762413" w:rsidRDefault="00762413" w:rsidP="00762413">
      <w:pPr>
        <w:ind w:left="720"/>
      </w:pPr>
      <w:r>
        <w:t>North and depth don’t have redundancies.</w:t>
      </w:r>
    </w:p>
    <w:p w:rsidR="005C311B" w:rsidRDefault="005C311B" w:rsidP="005C311B">
      <w:pPr>
        <w:pStyle w:val="ListParagraph"/>
        <w:numPr>
          <w:ilvl w:val="0"/>
          <w:numId w:val="7"/>
        </w:numPr>
      </w:pPr>
      <w:r>
        <w:t xml:space="preserve">What type of </w:t>
      </w:r>
      <w:r w:rsidR="00D24BFF">
        <w:t>feedback</w:t>
      </w:r>
      <w:r>
        <w:t xml:space="preserve"> can we use?</w:t>
      </w:r>
    </w:p>
    <w:p w:rsidR="00762413" w:rsidRDefault="00762413" w:rsidP="00762413">
      <w:pPr>
        <w:ind w:left="720"/>
      </w:pPr>
      <w:r>
        <w:t>For North and Depth we can use temperature. Depth can be a passive sense that is activated once the depth becomes shallower than a specified value. North will be a slow changing signal and can be represented by more than one peltier device.</w:t>
      </w:r>
    </w:p>
    <w:p w:rsidR="00762413" w:rsidRDefault="00AD7CED" w:rsidP="00762413">
      <w:pPr>
        <w:ind w:left="720"/>
      </w:pPr>
      <w:r>
        <w:t>For wind speed and tilt, vibration will work</w:t>
      </w:r>
      <w:r w:rsidR="00762413">
        <w:t>.</w:t>
      </w:r>
    </w:p>
    <w:p w:rsidR="005C311B" w:rsidRDefault="005C311B" w:rsidP="005C311B">
      <w:pPr>
        <w:pStyle w:val="ListParagraph"/>
        <w:numPr>
          <w:ilvl w:val="0"/>
          <w:numId w:val="7"/>
        </w:numPr>
      </w:pPr>
      <w:r>
        <w:t xml:space="preserve">Where are the sensor and </w:t>
      </w:r>
      <w:r w:rsidR="00D24BFF">
        <w:t>feedback</w:t>
      </w:r>
      <w:r>
        <w:t xml:space="preserve"> located?</w:t>
      </w:r>
    </w:p>
    <w:p w:rsidR="00762413" w:rsidRDefault="00762413" w:rsidP="00762413">
      <w:pPr>
        <w:ind w:left="720"/>
      </w:pPr>
      <w:r>
        <w:t xml:space="preserve">Because of the main activity, hands are out of the question. </w:t>
      </w:r>
    </w:p>
    <w:p w:rsidR="00762413" w:rsidRDefault="00762413" w:rsidP="00762413">
      <w:pPr>
        <w:ind w:left="720"/>
      </w:pPr>
      <w:r>
        <w:t xml:space="preserve">The sense of North can be with a belt of peltier devices, it is not intrusive and the body will assimilate the temperature under a particular peltier </w:t>
      </w:r>
      <w:r w:rsidR="00AD7CED">
        <w:t>and</w:t>
      </w:r>
      <w:r>
        <w:t xml:space="preserve"> when direction changes</w:t>
      </w:r>
      <w:r w:rsidR="00AD7CED">
        <w:t xml:space="preserve"> the body will feel a signal from the newly activate peltier as well as from the de-activated peltier.</w:t>
      </w:r>
    </w:p>
    <w:p w:rsidR="00AD7CED" w:rsidRDefault="00AD7CED" w:rsidP="00762413">
      <w:pPr>
        <w:ind w:left="720"/>
      </w:pPr>
      <w:r>
        <w:t>Depth must be place in a sensitive area and hopefully away from the North signal. The back of the neck would work.</w:t>
      </w:r>
    </w:p>
    <w:p w:rsidR="00DC174B" w:rsidRDefault="00DC174B" w:rsidP="00762413">
      <w:pPr>
        <w:ind w:left="720"/>
      </w:pPr>
      <w:r>
        <w:t>For winds speed I would choose the forearm, it is close to the hands which the brain will already be paying attention to since they will be controlling the main line and tiller but in the forearm it will be out of the way.</w:t>
      </w:r>
    </w:p>
    <w:p w:rsidR="00DC174B" w:rsidRDefault="00DC174B" w:rsidP="00762413">
      <w:pPr>
        <w:ind w:left="720"/>
      </w:pPr>
      <w:r>
        <w:t>Tilt of boat I would try an approach of three or four vibrators along the side of each thigh that would work in tandem, if the boat inclines towards the left, the bottom left and the top right vibrators would be on.</w:t>
      </w:r>
    </w:p>
    <w:p w:rsidR="005C311B" w:rsidRDefault="005C311B" w:rsidP="005C311B">
      <w:pPr>
        <w:pStyle w:val="ListParagraph"/>
        <w:numPr>
          <w:ilvl w:val="0"/>
          <w:numId w:val="7"/>
        </w:numPr>
      </w:pPr>
      <w:r>
        <w:t>Can we set up a natural learning environment?</w:t>
      </w:r>
    </w:p>
    <w:p w:rsidR="00DC174B" w:rsidRDefault="00DC174B" w:rsidP="00DC174B">
      <w:pPr>
        <w:ind w:left="720"/>
      </w:pPr>
      <w:r>
        <w:t xml:space="preserve">Training for north and winds peed would be easy to set up as it might simply be wearing the </w:t>
      </w:r>
      <w:r w:rsidR="00D24BFF">
        <w:t>feedback</w:t>
      </w:r>
      <w:r>
        <w:t>s at any moment when walking outside.</w:t>
      </w:r>
    </w:p>
    <w:p w:rsidR="00DC174B" w:rsidRDefault="00DC174B" w:rsidP="00DC174B">
      <w:pPr>
        <w:ind w:left="720"/>
      </w:pPr>
      <w:r>
        <w:t>Tilt of boat, if we want to put in the effort, could be trained by creating a surface that tilts under the users weight and then the user can get used to the new sense.</w:t>
      </w:r>
    </w:p>
    <w:p w:rsidR="00DC174B" w:rsidRDefault="00DC174B" w:rsidP="00DC174B">
      <w:pPr>
        <w:ind w:left="720"/>
      </w:pPr>
      <w:r>
        <w:lastRenderedPageBreak/>
        <w:t xml:space="preserve">Depth, being a passive sense that will only respond to a </w:t>
      </w:r>
      <w:r w:rsidR="00D940D6">
        <w:t>limit value does not need training, we simply need to make sure that the user can feel it at any moment.</w:t>
      </w:r>
    </w:p>
    <w:p w:rsidR="005C311B" w:rsidRPr="005C311B" w:rsidRDefault="005C311B" w:rsidP="005C311B"/>
    <w:p w:rsidR="00660AB6" w:rsidRPr="00036F77" w:rsidRDefault="00207A08" w:rsidP="00207A08">
      <w:r>
        <w:t xml:space="preserve"> </w:t>
      </w:r>
      <w:r w:rsidR="00660AB6" w:rsidRPr="00036F77">
        <w:br w:type="page"/>
      </w:r>
    </w:p>
    <w:p w:rsidR="00F31C6F" w:rsidRDefault="00F31C6F" w:rsidP="00B32CA3">
      <w:pPr>
        <w:pStyle w:val="Heading1"/>
      </w:pPr>
      <w:bookmarkStart w:id="77" w:name="_Toc401069666"/>
      <w:r>
        <w:lastRenderedPageBreak/>
        <w:t>Contributions</w:t>
      </w:r>
      <w:bookmarkEnd w:id="77"/>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0C3E8C" w:rsidRDefault="00080413" w:rsidP="00BF1320">
      <w:pPr>
        <w:rPr>
          <w:color w:val="FF0000"/>
        </w:rPr>
      </w:pPr>
      <w:r w:rsidRPr="000C3E8C">
        <w:rPr>
          <w:color w:val="FF0000"/>
        </w:rPr>
        <w:t>I have recognized two distinct categories of artificial sensing, active and passive sensing.</w:t>
      </w:r>
      <w:r w:rsidR="00E154CA" w:rsidRPr="000C3E8C">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t>feedback</w:t>
      </w:r>
      <w:r w:rsidR="00BC5703">
        <w:t xml:space="preserve">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 xml:space="preserve">This would, for example, change the </w:t>
      </w:r>
      <w:r w:rsidR="00D24BFF">
        <w:t>feedback</w:t>
      </w:r>
      <w:r w:rsidR="004C403A">
        <w:t xml:space="preserve">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w:t>
      </w:r>
      <w:r w:rsidR="00D24BFF">
        <w:t>feedback</w:t>
      </w:r>
      <w:r>
        <w:t>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w:t>
      </w:r>
      <w:r w:rsidR="00D24BFF">
        <w:t>feedback</w:t>
      </w:r>
      <w:r w:rsidR="00100B77">
        <w:t>,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8" w:name="_Toc401069667"/>
      <w:r>
        <w:lastRenderedPageBreak/>
        <w:t>Future vision</w:t>
      </w:r>
      <w:bookmarkEnd w:id="78"/>
    </w:p>
    <w:p w:rsidR="00AC7330" w:rsidRDefault="00100B77" w:rsidP="00AC7330">
      <w:r>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t>feedback</w:t>
      </w:r>
      <w:r>
        <w:t xml:space="preserve">s built in or a set of wearable </w:t>
      </w:r>
      <w:r w:rsidR="00D24BFF">
        <w:t>feedback</w:t>
      </w:r>
      <w:r>
        <w:t>s must be available. The user will use the mobile app to create this sensor-</w:t>
      </w:r>
      <w:r w:rsidR="00D24BFF">
        <w:t>feedback</w:t>
      </w:r>
      <w:r>
        <w:t xml:space="preserve"> link, so the app will show the sensors available and the </w:t>
      </w:r>
      <w:r w:rsidR="00D24BFF">
        <w:t>feedback</w:t>
      </w:r>
      <w:r>
        <w:t>s in the body and make the connection. Once the activity is over, the user will turn off the sensors and be on their way.</w:t>
      </w:r>
    </w:p>
    <w:p w:rsidR="00BF07F5" w:rsidRDefault="00BF07F5" w:rsidP="00AC7330">
      <w:r>
        <w:t xml:space="preserve">Future specialized garments will take into account the need to offer artificial sensory experiences and will have embedded different </w:t>
      </w:r>
      <w:r w:rsidR="00D24BFF">
        <w:t>feedback</w:t>
      </w:r>
      <w:r>
        <w:t xml:space="preserve">s around the body. This can apply for sports apparel or general day wear. Also work related apparel for jobs requiring high levels of attention and quick reaction. An air traffic controller can wear an </w:t>
      </w:r>
      <w:r w:rsidR="00D24BFF">
        <w:t>feedback</w:t>
      </w:r>
      <w:r>
        <w:t xml:space="preserve"> while working that will keep him or her informed of anomalies in the traffic pattern as well as quickly orient them to where the anomaly is happening</w:t>
      </w:r>
    </w:p>
    <w:p w:rsidR="00513878" w:rsidRPr="003914C8" w:rsidRDefault="00EE0492" w:rsidP="00797E32">
      <w:r>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t>feedback</w:t>
      </w:r>
      <w:r>
        <w:t xml:space="preserve"> in the hand and get used to how the artificial sense feels when approaching different objects with their hand in the real world. Once in the virtual world, the </w:t>
      </w:r>
      <w:r w:rsidR="00D24BFF">
        <w:t>feedback</w:t>
      </w:r>
      <w:r>
        <w:t xml:space="preserve">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9" w:name="_Toc401069668"/>
      <w:r>
        <w:lastRenderedPageBreak/>
        <w:t>Conclusions</w:t>
      </w:r>
      <w:bookmarkEnd w:id="79"/>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80" w:name="_Toc401069669"/>
      <w:r>
        <w:lastRenderedPageBreak/>
        <w:t>References</w:t>
      </w:r>
      <w:bookmarkEnd w:id="80"/>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81" w:name="_Toc401069670"/>
      <w:r>
        <w:lastRenderedPageBreak/>
        <w:t xml:space="preserve">Non-Cited </w:t>
      </w:r>
      <w:r w:rsidRPr="007D75E4">
        <w:t>Bibliography</w:t>
      </w:r>
      <w:bookmarkEnd w:id="8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5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2" w:name="_Toc401069671"/>
      <w:r>
        <w:lastRenderedPageBreak/>
        <w:t>Bio</w:t>
      </w:r>
      <w:bookmarkEnd w:id="82"/>
    </w:p>
    <w:p w:rsidR="00BF4F0C" w:rsidRDefault="00BF4F0C" w:rsidP="00BF4F0C">
      <w:pPr>
        <w:pStyle w:val="Heading2"/>
      </w:pPr>
      <w:bookmarkStart w:id="83" w:name="_Toc401069672"/>
      <w:r>
        <w:t>Santiago Eloy Alfaro</w:t>
      </w:r>
      <w:bookmarkEnd w:id="8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the “Universidad Jorge Tadeo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itoAlfaro" w:date="2014-10-23T20:37:00Z" w:initials="T">
    <w:p w:rsidR="00D24BFF" w:rsidRDefault="00D24BFF">
      <w:pPr>
        <w:pStyle w:val="CommentText"/>
      </w:pPr>
      <w:r>
        <w:rPr>
          <w:rStyle w:val="CommentReference"/>
        </w:rPr>
        <w:annotationRef/>
      </w:r>
      <w:r>
        <w:t>Change for active UI</w:t>
      </w:r>
    </w:p>
  </w:comment>
  <w:comment w:id="41" w:author="TitoAlfaro" w:date="2014-10-24T09:01:00Z" w:initials="T">
    <w:p w:rsidR="00D24BFF" w:rsidRDefault="00D24BFF">
      <w:pPr>
        <w:pStyle w:val="CommentText"/>
      </w:pPr>
      <w:r>
        <w:rPr>
          <w:rStyle w:val="CommentReference"/>
        </w:rPr>
        <w:annotationRef/>
      </w:r>
      <w:r>
        <w:t>Change to correct screen shot</w:t>
      </w:r>
    </w:p>
  </w:comment>
  <w:comment w:id="42" w:author="TitoAlfaro" w:date="2014-10-24T15:07:00Z" w:initials="T">
    <w:p w:rsidR="00D24BFF" w:rsidRDefault="00D24BFF">
      <w:pPr>
        <w:pStyle w:val="CommentText"/>
      </w:pPr>
      <w:r>
        <w:rPr>
          <w:rStyle w:val="CommentReference"/>
        </w:rPr>
        <w:annotationRef/>
      </w:r>
      <w:r>
        <w:t>Change for correct 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559E" w:rsidRDefault="008D559E" w:rsidP="00C23F63">
      <w:pPr>
        <w:spacing w:after="0" w:line="240" w:lineRule="auto"/>
      </w:pPr>
      <w:r>
        <w:separator/>
      </w:r>
    </w:p>
  </w:endnote>
  <w:endnote w:type="continuationSeparator" w:id="0">
    <w:p w:rsidR="008D559E" w:rsidRDefault="008D559E"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D24BFF" w:rsidRDefault="00D24BFF">
        <w:pPr>
          <w:pStyle w:val="Footer"/>
          <w:jc w:val="center"/>
        </w:pPr>
        <w:r>
          <w:fldChar w:fldCharType="begin"/>
        </w:r>
        <w:r>
          <w:instrText xml:space="preserve"> PAGE   \* MERGEFORMAT </w:instrText>
        </w:r>
        <w:r>
          <w:fldChar w:fldCharType="separate"/>
        </w:r>
        <w:r w:rsidR="008E0EE5">
          <w:rPr>
            <w:noProof/>
          </w:rPr>
          <w:t>51</w:t>
        </w:r>
        <w:r>
          <w:rPr>
            <w:noProof/>
          </w:rPr>
          <w:fldChar w:fldCharType="end"/>
        </w:r>
      </w:p>
    </w:sdtContent>
  </w:sdt>
  <w:p w:rsidR="00D24BFF" w:rsidRDefault="00D24B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559E" w:rsidRDefault="008D559E" w:rsidP="00C23F63">
      <w:pPr>
        <w:spacing w:after="0" w:line="240" w:lineRule="auto"/>
      </w:pPr>
      <w:r>
        <w:separator/>
      </w:r>
    </w:p>
  </w:footnote>
  <w:footnote w:type="continuationSeparator" w:id="0">
    <w:p w:rsidR="008D559E" w:rsidRDefault="008D559E" w:rsidP="00C23F63">
      <w:pPr>
        <w:spacing w:after="0" w:line="240" w:lineRule="auto"/>
      </w:pPr>
      <w:r>
        <w:continuationSeparator/>
      </w:r>
    </w:p>
  </w:footnote>
  <w:footnote w:id="1">
    <w:p w:rsidR="00D24BFF" w:rsidRDefault="00D24BFF" w:rsidP="00C50A65">
      <w:r w:rsidRPr="00C50A65">
        <w:rPr>
          <w:rStyle w:val="FootnoteReference"/>
          <w:sz w:val="18"/>
        </w:rPr>
        <w:footnoteRef/>
      </w:r>
      <w:r w:rsidRPr="00C50A65">
        <w:rPr>
          <w:sz w:val="18"/>
        </w:rPr>
        <w:t xml:space="preserve"> With my advisor V. Michael Bov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12811"/>
    <w:rsid w:val="00012AF7"/>
    <w:rsid w:val="00014E48"/>
    <w:rsid w:val="00015463"/>
    <w:rsid w:val="00015DBF"/>
    <w:rsid w:val="00016F7B"/>
    <w:rsid w:val="00017318"/>
    <w:rsid w:val="00017618"/>
    <w:rsid w:val="00027F30"/>
    <w:rsid w:val="000303AC"/>
    <w:rsid w:val="00033466"/>
    <w:rsid w:val="0003363C"/>
    <w:rsid w:val="00036F77"/>
    <w:rsid w:val="00040F6E"/>
    <w:rsid w:val="00041CF1"/>
    <w:rsid w:val="00046259"/>
    <w:rsid w:val="000531EF"/>
    <w:rsid w:val="0005458F"/>
    <w:rsid w:val="000624A1"/>
    <w:rsid w:val="000630E4"/>
    <w:rsid w:val="00072BF1"/>
    <w:rsid w:val="00076864"/>
    <w:rsid w:val="00080413"/>
    <w:rsid w:val="00081FBE"/>
    <w:rsid w:val="00082EAC"/>
    <w:rsid w:val="00086F41"/>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A52C7"/>
    <w:rsid w:val="001B6904"/>
    <w:rsid w:val="001C2698"/>
    <w:rsid w:val="001C4BA5"/>
    <w:rsid w:val="001C60A1"/>
    <w:rsid w:val="001C61AB"/>
    <w:rsid w:val="001C71B5"/>
    <w:rsid w:val="001D1D3A"/>
    <w:rsid w:val="001D47B2"/>
    <w:rsid w:val="001D5524"/>
    <w:rsid w:val="001D7A6F"/>
    <w:rsid w:val="001E11AE"/>
    <w:rsid w:val="001E3193"/>
    <w:rsid w:val="001E7867"/>
    <w:rsid w:val="0020009E"/>
    <w:rsid w:val="00201024"/>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044D4"/>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02A8B"/>
    <w:rsid w:val="00421785"/>
    <w:rsid w:val="00421799"/>
    <w:rsid w:val="00424FAF"/>
    <w:rsid w:val="004303C0"/>
    <w:rsid w:val="0043373A"/>
    <w:rsid w:val="00443CCB"/>
    <w:rsid w:val="0044590D"/>
    <w:rsid w:val="004504CF"/>
    <w:rsid w:val="00466CDF"/>
    <w:rsid w:val="00471645"/>
    <w:rsid w:val="0047309D"/>
    <w:rsid w:val="00473689"/>
    <w:rsid w:val="0047372E"/>
    <w:rsid w:val="00474A3F"/>
    <w:rsid w:val="00475673"/>
    <w:rsid w:val="004858F3"/>
    <w:rsid w:val="0049049C"/>
    <w:rsid w:val="004907CA"/>
    <w:rsid w:val="00494E5F"/>
    <w:rsid w:val="00497473"/>
    <w:rsid w:val="004A08B8"/>
    <w:rsid w:val="004A13DA"/>
    <w:rsid w:val="004A16DC"/>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262E"/>
    <w:rsid w:val="00584431"/>
    <w:rsid w:val="005925B5"/>
    <w:rsid w:val="00594419"/>
    <w:rsid w:val="0059676A"/>
    <w:rsid w:val="005A2D09"/>
    <w:rsid w:val="005A3E65"/>
    <w:rsid w:val="005B0BB8"/>
    <w:rsid w:val="005B2F69"/>
    <w:rsid w:val="005B4148"/>
    <w:rsid w:val="005C0DE0"/>
    <w:rsid w:val="005C311B"/>
    <w:rsid w:val="005D6E8F"/>
    <w:rsid w:val="005E366C"/>
    <w:rsid w:val="005F0C34"/>
    <w:rsid w:val="005F1A3E"/>
    <w:rsid w:val="005F3622"/>
    <w:rsid w:val="006036A6"/>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2413"/>
    <w:rsid w:val="007641B2"/>
    <w:rsid w:val="007657A7"/>
    <w:rsid w:val="00770A0C"/>
    <w:rsid w:val="00772602"/>
    <w:rsid w:val="007729F3"/>
    <w:rsid w:val="007737E7"/>
    <w:rsid w:val="00776348"/>
    <w:rsid w:val="007765CF"/>
    <w:rsid w:val="0079355A"/>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87708"/>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E0EE5"/>
    <w:rsid w:val="008E237F"/>
    <w:rsid w:val="008E5A8E"/>
    <w:rsid w:val="008E5E2A"/>
    <w:rsid w:val="008F0BCA"/>
    <w:rsid w:val="008F1C0A"/>
    <w:rsid w:val="008F699C"/>
    <w:rsid w:val="00902C82"/>
    <w:rsid w:val="00911CDD"/>
    <w:rsid w:val="00914726"/>
    <w:rsid w:val="009344BB"/>
    <w:rsid w:val="00942036"/>
    <w:rsid w:val="00953BC1"/>
    <w:rsid w:val="00953F93"/>
    <w:rsid w:val="009606D2"/>
    <w:rsid w:val="00970376"/>
    <w:rsid w:val="00974267"/>
    <w:rsid w:val="00993756"/>
    <w:rsid w:val="009A08A5"/>
    <w:rsid w:val="009A6A4F"/>
    <w:rsid w:val="009B3E48"/>
    <w:rsid w:val="009B58B5"/>
    <w:rsid w:val="009B5A13"/>
    <w:rsid w:val="009E429B"/>
    <w:rsid w:val="009E4536"/>
    <w:rsid w:val="009E506C"/>
    <w:rsid w:val="009F6641"/>
    <w:rsid w:val="00A15330"/>
    <w:rsid w:val="00A16CB3"/>
    <w:rsid w:val="00A23CAD"/>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73050"/>
    <w:rsid w:val="00A931B2"/>
    <w:rsid w:val="00A940A7"/>
    <w:rsid w:val="00A964B1"/>
    <w:rsid w:val="00AA5519"/>
    <w:rsid w:val="00AA6151"/>
    <w:rsid w:val="00AB0434"/>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75CDF"/>
    <w:rsid w:val="00C82892"/>
    <w:rsid w:val="00C86738"/>
    <w:rsid w:val="00C94633"/>
    <w:rsid w:val="00CA600F"/>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BFF"/>
    <w:rsid w:val="00D24E1D"/>
    <w:rsid w:val="00D30136"/>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7DCE"/>
    <w:rsid w:val="00DC174B"/>
    <w:rsid w:val="00DC2243"/>
    <w:rsid w:val="00DD0CB0"/>
    <w:rsid w:val="00DD224D"/>
    <w:rsid w:val="00DD4F50"/>
    <w:rsid w:val="00DE3142"/>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B7FD4"/>
    <w:rsid w:val="00EC0352"/>
    <w:rsid w:val="00EC2E75"/>
    <w:rsid w:val="00EC78CA"/>
    <w:rsid w:val="00ED0F2B"/>
    <w:rsid w:val="00ED17A5"/>
    <w:rsid w:val="00EE0492"/>
    <w:rsid w:val="00EE1E1B"/>
    <w:rsid w:val="00EE22D6"/>
    <w:rsid w:val="00EF79AC"/>
    <w:rsid w:val="00EF79F6"/>
    <w:rsid w:val="00EF7D88"/>
    <w:rsid w:val="00F0133F"/>
    <w:rsid w:val="00F07E28"/>
    <w:rsid w:val="00F11979"/>
    <w:rsid w:val="00F1598B"/>
    <w:rsid w:val="00F15BCD"/>
    <w:rsid w:val="00F16820"/>
    <w:rsid w:val="00F17675"/>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oleObject" Target="embeddings/Microsoft_Excel_Chart2.xls"/><Relationship Id="rId21" Type="http://schemas.openxmlformats.org/officeDocument/2006/relationships/chart" Target="charts/chart1.xml"/><Relationship Id="rId34" Type="http://schemas.openxmlformats.org/officeDocument/2006/relationships/image" Target="media/image21.jpeg"/><Relationship Id="rId42" Type="http://schemas.openxmlformats.org/officeDocument/2006/relationships/image" Target="media/image27.png"/><Relationship Id="rId47" Type="http://schemas.openxmlformats.org/officeDocument/2006/relationships/chart" Target="charts/chart4.xml"/><Relationship Id="rId50" Type="http://schemas.openxmlformats.org/officeDocument/2006/relationships/chart" Target="charts/chart7.xml"/><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41" Type="http://schemas.openxmlformats.org/officeDocument/2006/relationships/image" Target="media/image26.png"/><Relationship Id="rId54" Type="http://schemas.openxmlformats.org/officeDocument/2006/relationships/hyperlink" Target="http://www.worldscientific.com/doi/abs/10.1142/S02196352050010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chart" Target="charts/chart2.xml"/><Relationship Id="rId37" Type="http://schemas.openxmlformats.org/officeDocument/2006/relationships/chart" Target="charts/chart3.xm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chart" Target="charts/chart10.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Microsoft_Excel_Chart1.xls"/><Relationship Id="rId28" Type="http://schemas.openxmlformats.org/officeDocument/2006/relationships/image" Target="media/image16.jpeg"/><Relationship Id="rId36" Type="http://schemas.openxmlformats.org/officeDocument/2006/relationships/image" Target="media/image23.jpeg"/><Relationship Id="rId49" Type="http://schemas.openxmlformats.org/officeDocument/2006/relationships/chart" Target="charts/chart6.xml"/><Relationship Id="rId57"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29.png"/><Relationship Id="rId52" Type="http://schemas.openxmlformats.org/officeDocument/2006/relationships/chart" Target="charts/chart9.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2.jpeg"/><Relationship Id="rId43" Type="http://schemas.openxmlformats.org/officeDocument/2006/relationships/image" Target="media/image28.png"/><Relationship Id="rId48" Type="http://schemas.openxmlformats.org/officeDocument/2006/relationships/chart" Target="charts/chart5.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8.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52307072"/>
        <c:axId val="52308608"/>
      </c:barChart>
      <c:catAx>
        <c:axId val="52307072"/>
        <c:scaling>
          <c:orientation val="minMax"/>
        </c:scaling>
        <c:delete val="0"/>
        <c:axPos val="b"/>
        <c:majorTickMark val="none"/>
        <c:minorTickMark val="none"/>
        <c:tickLblPos val="nextTo"/>
        <c:crossAx val="52308608"/>
        <c:crosses val="autoZero"/>
        <c:auto val="1"/>
        <c:lblAlgn val="ctr"/>
        <c:lblOffset val="100"/>
        <c:noMultiLvlLbl val="0"/>
      </c:catAx>
      <c:valAx>
        <c:axId val="52308608"/>
        <c:scaling>
          <c:orientation val="minMax"/>
        </c:scaling>
        <c:delete val="0"/>
        <c:axPos val="l"/>
        <c:title>
          <c:tx>
            <c:rich>
              <a:bodyPr rot="-5400000" vert="horz"/>
              <a:lstStyle/>
              <a:p>
                <a:pPr>
                  <a:defRPr/>
                </a:pPr>
                <a:r>
                  <a:rPr lang="en-US" sz="1400"/>
                  <a:t>Accuracy</a:t>
                </a:r>
                <a:endParaRPr lang="en-US"/>
              </a:p>
            </c:rich>
          </c:tx>
          <c:layout/>
          <c:overlay val="0"/>
        </c:title>
        <c:numFmt formatCode="0%" sourceLinked="0"/>
        <c:majorTickMark val="none"/>
        <c:minorTickMark val="none"/>
        <c:tickLblPos val="nextTo"/>
        <c:crossAx val="5230707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104528128"/>
        <c:axId val="124198912"/>
      </c:barChart>
      <c:catAx>
        <c:axId val="104528128"/>
        <c:scaling>
          <c:orientation val="minMax"/>
        </c:scaling>
        <c:delete val="0"/>
        <c:axPos val="b"/>
        <c:numFmt formatCode="General" sourceLinked="1"/>
        <c:majorTickMark val="none"/>
        <c:minorTickMark val="none"/>
        <c:tickLblPos val="nextTo"/>
        <c:crossAx val="124198912"/>
        <c:crosses val="autoZero"/>
        <c:auto val="1"/>
        <c:lblAlgn val="ctr"/>
        <c:lblOffset val="100"/>
        <c:noMultiLvlLbl val="0"/>
      </c:catAx>
      <c:valAx>
        <c:axId val="124198912"/>
        <c:scaling>
          <c:orientation val="minMax"/>
        </c:scaling>
        <c:delete val="0"/>
        <c:axPos val="l"/>
        <c:majorGridlines/>
        <c:numFmt formatCode="General" sourceLinked="1"/>
        <c:majorTickMark val="none"/>
        <c:minorTickMark val="none"/>
        <c:tickLblPos val="nextTo"/>
        <c:spPr>
          <a:ln w="9525">
            <a:noFill/>
          </a:ln>
        </c:spPr>
        <c:crossAx val="10452812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52407680"/>
        <c:axId val="52409472"/>
      </c:barChart>
      <c:catAx>
        <c:axId val="52407680"/>
        <c:scaling>
          <c:orientation val="minMax"/>
        </c:scaling>
        <c:delete val="0"/>
        <c:axPos val="b"/>
        <c:majorTickMark val="none"/>
        <c:minorTickMark val="none"/>
        <c:tickLblPos val="nextTo"/>
        <c:crossAx val="52409472"/>
        <c:crosses val="autoZero"/>
        <c:auto val="1"/>
        <c:lblAlgn val="ctr"/>
        <c:lblOffset val="100"/>
        <c:noMultiLvlLbl val="0"/>
      </c:catAx>
      <c:valAx>
        <c:axId val="52409472"/>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52407680"/>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52428160"/>
        <c:axId val="52438144"/>
      </c:barChart>
      <c:catAx>
        <c:axId val="52428160"/>
        <c:scaling>
          <c:orientation val="minMax"/>
        </c:scaling>
        <c:delete val="0"/>
        <c:axPos val="b"/>
        <c:majorTickMark val="none"/>
        <c:minorTickMark val="none"/>
        <c:tickLblPos val="nextTo"/>
        <c:crossAx val="52438144"/>
        <c:crosses val="autoZero"/>
        <c:auto val="1"/>
        <c:lblAlgn val="ctr"/>
        <c:lblOffset val="100"/>
        <c:noMultiLvlLbl val="0"/>
      </c:catAx>
      <c:valAx>
        <c:axId val="52438144"/>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52428160"/>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r>
              <a:rPr lang="en-US" baseline="0"/>
              <a:t> time per turn</a:t>
            </a:r>
            <a:endParaRPr lang="en-US"/>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52577792"/>
        <c:axId val="52579328"/>
      </c:scatterChart>
      <c:valAx>
        <c:axId val="52577792"/>
        <c:scaling>
          <c:orientation val="minMax"/>
          <c:min val="0"/>
        </c:scaling>
        <c:delete val="0"/>
        <c:axPos val="b"/>
        <c:majorGridlines/>
        <c:numFmt formatCode="General" sourceLinked="1"/>
        <c:majorTickMark val="none"/>
        <c:minorTickMark val="none"/>
        <c:tickLblPos val="nextTo"/>
        <c:crossAx val="52579328"/>
        <c:crosses val="autoZero"/>
        <c:crossBetween val="midCat"/>
        <c:majorUnit val="1"/>
      </c:valAx>
      <c:valAx>
        <c:axId val="52579328"/>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52577792"/>
        <c:crosses val="autoZero"/>
        <c:crossBetween val="midCat"/>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52336128"/>
        <c:axId val="52337664"/>
      </c:scatterChart>
      <c:valAx>
        <c:axId val="52336128"/>
        <c:scaling>
          <c:orientation val="minMax"/>
          <c:min val="0"/>
        </c:scaling>
        <c:delete val="0"/>
        <c:axPos val="b"/>
        <c:majorGridlines/>
        <c:numFmt formatCode="General" sourceLinked="1"/>
        <c:majorTickMark val="none"/>
        <c:minorTickMark val="none"/>
        <c:tickLblPos val="nextTo"/>
        <c:crossAx val="52337664"/>
        <c:crosses val="autoZero"/>
        <c:crossBetween val="midCat"/>
        <c:majorUnit val="1"/>
      </c:valAx>
      <c:valAx>
        <c:axId val="52337664"/>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52336128"/>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54527488"/>
        <c:axId val="54529024"/>
      </c:barChart>
      <c:catAx>
        <c:axId val="54527488"/>
        <c:scaling>
          <c:orientation val="minMax"/>
        </c:scaling>
        <c:delete val="0"/>
        <c:axPos val="b"/>
        <c:majorTickMark val="none"/>
        <c:minorTickMark val="none"/>
        <c:tickLblPos val="nextTo"/>
        <c:crossAx val="54529024"/>
        <c:crosses val="autoZero"/>
        <c:auto val="1"/>
        <c:lblAlgn val="ctr"/>
        <c:lblOffset val="100"/>
        <c:noMultiLvlLbl val="0"/>
      </c:catAx>
      <c:valAx>
        <c:axId val="54529024"/>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5452748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54702080"/>
        <c:axId val="54703616"/>
      </c:barChart>
      <c:catAx>
        <c:axId val="54702080"/>
        <c:scaling>
          <c:orientation val="minMax"/>
        </c:scaling>
        <c:delete val="0"/>
        <c:axPos val="b"/>
        <c:numFmt formatCode="General" sourceLinked="1"/>
        <c:majorTickMark val="none"/>
        <c:minorTickMark val="none"/>
        <c:tickLblPos val="nextTo"/>
        <c:crossAx val="54703616"/>
        <c:crosses val="autoZero"/>
        <c:auto val="1"/>
        <c:lblAlgn val="ctr"/>
        <c:lblOffset val="100"/>
        <c:noMultiLvlLbl val="0"/>
      </c:catAx>
      <c:valAx>
        <c:axId val="54703616"/>
        <c:scaling>
          <c:orientation val="minMax"/>
        </c:scaling>
        <c:delete val="0"/>
        <c:axPos val="l"/>
        <c:majorGridlines/>
        <c:numFmt formatCode="General" sourceLinked="1"/>
        <c:majorTickMark val="none"/>
        <c:minorTickMark val="none"/>
        <c:tickLblPos val="nextTo"/>
        <c:spPr>
          <a:ln w="9525">
            <a:noFill/>
          </a:ln>
        </c:spPr>
        <c:crossAx val="54702080"/>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55091968"/>
        <c:axId val="55093504"/>
      </c:barChart>
      <c:catAx>
        <c:axId val="55091968"/>
        <c:scaling>
          <c:orientation val="minMax"/>
        </c:scaling>
        <c:delete val="0"/>
        <c:axPos val="b"/>
        <c:numFmt formatCode="General" sourceLinked="1"/>
        <c:majorTickMark val="none"/>
        <c:minorTickMark val="none"/>
        <c:tickLblPos val="nextTo"/>
        <c:crossAx val="55093504"/>
        <c:crosses val="autoZero"/>
        <c:auto val="1"/>
        <c:lblAlgn val="ctr"/>
        <c:lblOffset val="100"/>
        <c:noMultiLvlLbl val="0"/>
      </c:catAx>
      <c:valAx>
        <c:axId val="55093504"/>
        <c:scaling>
          <c:orientation val="minMax"/>
        </c:scaling>
        <c:delete val="0"/>
        <c:axPos val="l"/>
        <c:majorGridlines/>
        <c:numFmt formatCode="General" sourceLinked="1"/>
        <c:majorTickMark val="none"/>
        <c:minorTickMark val="none"/>
        <c:tickLblPos val="nextTo"/>
        <c:spPr>
          <a:ln w="9525">
            <a:noFill/>
          </a:ln>
        </c:spPr>
        <c:crossAx val="55091968"/>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55129600"/>
        <c:axId val="55131136"/>
      </c:barChart>
      <c:catAx>
        <c:axId val="55129600"/>
        <c:scaling>
          <c:orientation val="minMax"/>
        </c:scaling>
        <c:delete val="0"/>
        <c:axPos val="b"/>
        <c:numFmt formatCode="General" sourceLinked="1"/>
        <c:majorTickMark val="none"/>
        <c:minorTickMark val="none"/>
        <c:tickLblPos val="nextTo"/>
        <c:crossAx val="55131136"/>
        <c:crosses val="autoZero"/>
        <c:auto val="1"/>
        <c:lblAlgn val="ctr"/>
        <c:lblOffset val="100"/>
        <c:noMultiLvlLbl val="0"/>
      </c:catAx>
      <c:valAx>
        <c:axId val="55131136"/>
        <c:scaling>
          <c:orientation val="minMax"/>
        </c:scaling>
        <c:delete val="0"/>
        <c:axPos val="l"/>
        <c:majorGridlines/>
        <c:numFmt formatCode="General" sourceLinked="1"/>
        <c:majorTickMark val="none"/>
        <c:minorTickMark val="none"/>
        <c:tickLblPos val="nextTo"/>
        <c:spPr>
          <a:ln w="9525">
            <a:noFill/>
          </a:ln>
        </c:spPr>
        <c:crossAx val="55129600"/>
        <c:crosses val="autoZero"/>
        <c:crossBetween val="between"/>
      </c:valAx>
    </c:plotArea>
    <c:legend>
      <c:legendPos val="b"/>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291D64BD-EAC0-4EA9-9702-A7467BCA5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4</TotalTime>
  <Pages>67</Pages>
  <Words>22493</Words>
  <Characters>128215</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88</cp:revision>
  <cp:lastPrinted>2014-10-26T20:39:00Z</cp:lastPrinted>
  <dcterms:created xsi:type="dcterms:W3CDTF">2014-07-21T21:55:00Z</dcterms:created>
  <dcterms:modified xsi:type="dcterms:W3CDTF">2014-10-2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